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231D4C38" w:rsidR="00FC4DC1" w:rsidRDefault="00EB6E76" w:rsidP="00B22AC1">
      <w:pPr>
        <w:tabs>
          <w:tab w:val="left" w:pos="4575"/>
        </w:tabs>
        <w:spacing w:after="0" w:line="240" w:lineRule="auto"/>
        <w:ind w:left="0" w:firstLine="0"/>
        <w:jc w:val="left"/>
        <w:rPr>
          <w:b/>
          <w:szCs w:val="24"/>
        </w:rPr>
      </w:pPr>
      <w:r>
        <w:rPr>
          <w:b/>
          <w:szCs w:val="24"/>
        </w:rPr>
        <w:t xml:space="preserve">Word Count: </w:t>
      </w:r>
      <w:del w:id="0" w:author="Billy Mitchell" w:date="2024-07-26T01:48:00Z" w16du:dateUtc="2024-07-26T05:48:00Z">
        <w:r w:rsidR="00EC2B97" w:rsidDel="00895BD5">
          <w:rPr>
            <w:b/>
            <w:szCs w:val="24"/>
          </w:rPr>
          <w:delText>12</w:delText>
        </w:r>
        <w:r w:rsidR="009C5168" w:rsidDel="00895BD5">
          <w:rPr>
            <w:b/>
            <w:szCs w:val="24"/>
          </w:rPr>
          <w:delText>957</w:delText>
        </w:r>
      </w:del>
      <w:ins w:id="1" w:author="Billy Mitchell" w:date="2024-07-26T01:48:00Z" w16du:dateUtc="2024-07-26T05:48:00Z">
        <w:r w:rsidR="00895BD5">
          <w:rPr>
            <w:b/>
            <w:szCs w:val="24"/>
          </w:rPr>
          <w:t>1</w:t>
        </w:r>
        <w:r w:rsidR="00895BD5">
          <w:rPr>
            <w:b/>
            <w:szCs w:val="24"/>
          </w:rPr>
          <w:t>3802</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2"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2"/>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627FDFCC" w:rsidR="00425004" w:rsidRDefault="00B720B2" w:rsidP="00E44513">
      <w:pPr>
        <w:spacing w:after="0" w:line="480" w:lineRule="auto"/>
        <w:ind w:left="0" w:firstLine="0"/>
        <w:rPr>
          <w:szCs w:val="24"/>
        </w:rPr>
      </w:pPr>
      <w:bookmarkStart w:id="3" w:name="_Hlk150798597"/>
      <w:r w:rsidRPr="00965A73">
        <w:rPr>
          <w:b/>
          <w:szCs w:val="24"/>
        </w:rPr>
        <w:lastRenderedPageBreak/>
        <w:t>ABSTRACT (</w:t>
      </w:r>
      <w:r w:rsidR="004D5A28" w:rsidRPr="00965A73">
        <w:rPr>
          <w:b/>
          <w:szCs w:val="24"/>
        </w:rPr>
        <w:t>2</w:t>
      </w:r>
      <w:ins w:id="4" w:author="Billy Mitchell" w:date="2024-07-26T00:43:00Z" w16du:dateUtc="2024-07-26T04:43:00Z">
        <w:r w:rsidR="00C82FC7">
          <w:rPr>
            <w:b/>
            <w:szCs w:val="24"/>
          </w:rPr>
          <w:t>49</w:t>
        </w:r>
      </w:ins>
      <w:del w:id="5" w:author="Billy Mitchell" w:date="2024-07-26T00:43:00Z" w16du:dateUtc="2024-07-26T04:43:00Z">
        <w:r w:rsidR="00907C52" w:rsidDel="00C82FC7">
          <w:rPr>
            <w:b/>
            <w:szCs w:val="24"/>
          </w:rPr>
          <w:delText>5</w:delText>
        </w:r>
        <w:r w:rsidR="00987A8A" w:rsidDel="00C82FC7">
          <w:rPr>
            <w:b/>
            <w:szCs w:val="24"/>
          </w:rPr>
          <w:delText>0</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6" w:name="_Hlk162263251"/>
      <w:bookmarkStart w:id="7"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8" w:author="Billy Mitchell" w:date="2024-07-23T13:20:00Z" w16du:dateUtc="2024-07-23T17:20:00Z">
        <w:r w:rsidR="00CD160F" w:rsidDel="009D066C">
          <w:rPr>
            <w:szCs w:val="24"/>
          </w:rPr>
          <w:delText>reflect</w:delText>
        </w:r>
      </w:del>
      <w:ins w:id="9"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ins w:id="10" w:author="Billy Mitchell" w:date="2024-07-26T00:42:00Z" w16du:dateUtc="2024-07-26T04:42:00Z">
        <w:r w:rsidR="00C82FC7">
          <w:rPr>
            <w:szCs w:val="24"/>
          </w:rPr>
          <w:t xml:space="preserve">en </w:t>
        </w:r>
      </w:ins>
      <w:del w:id="11" w:author="Billy Mitchell" w:date="2024-07-26T00:42:00Z" w16du:dateUtc="2024-07-26T04:42:00Z">
        <w:r w:rsidR="00965A73" w:rsidDel="00C82FC7">
          <w:rPr>
            <w:szCs w:val="24"/>
          </w:rPr>
          <w:delText>ile planning and executing</w:delText>
        </w:r>
        <w:r w:rsidR="009C5168" w:rsidDel="00C82FC7">
          <w:rPr>
            <w:szCs w:val="24"/>
          </w:rPr>
          <w:delText xml:space="preserve"> </w:delText>
        </w:r>
      </w:del>
      <w:r w:rsidR="009C5168">
        <w:rPr>
          <w:szCs w:val="24"/>
        </w:rPr>
        <w:t>self-regulation</w:t>
      </w:r>
      <w:ins w:id="12" w:author="Billy Mitchell" w:date="2024-07-26T00:42:00Z" w16du:dateUtc="2024-07-26T04:42:00Z">
        <w:r w:rsidR="00C82FC7">
          <w:rPr>
            <w:szCs w:val="24"/>
          </w:rPr>
          <w:t xml:space="preserve"> occurs </w:t>
        </w:r>
      </w:ins>
      <w:del w:id="13" w:author="Billy Mitchell" w:date="2024-07-26T00:42:00Z" w16du:dateUtc="2024-07-26T04:42:00Z">
        <w:r w:rsidR="00B40846" w:rsidDel="00C82FC7">
          <w:rPr>
            <w:szCs w:val="24"/>
          </w:rPr>
          <w:delText>,</w:delText>
        </w:r>
        <w:r w:rsidR="00965A73" w:rsidDel="00C82FC7">
          <w:rPr>
            <w:szCs w:val="24"/>
          </w:rPr>
          <w:delText xml:space="preserve"> especially</w:delText>
        </w:r>
      </w:del>
      <w:r w:rsidR="00965A73">
        <w:rPr>
          <w:szCs w:val="24"/>
        </w:rPr>
        <w:t xml:space="preserve"> in </w:t>
      </w:r>
      <w:ins w:id="14" w:author="Billy Mitchell" w:date="2024-07-26T00:41:00Z" w16du:dateUtc="2024-07-26T04:41:00Z">
        <w:r w:rsidR="00C82FC7">
          <w:rPr>
            <w:szCs w:val="24"/>
          </w:rPr>
          <w:t>uncontrolled,</w:t>
        </w:r>
      </w:ins>
      <w:ins w:id="15" w:author="Billy Mitchell" w:date="2024-07-26T00:43:00Z" w16du:dateUtc="2024-07-26T04:43:00Z">
        <w:r w:rsidR="00C82FC7">
          <w:rPr>
            <w:szCs w:val="24"/>
          </w:rPr>
          <w:t xml:space="preserve"> </w:t>
        </w:r>
        <w:proofErr w:type="gramStart"/>
        <w:r w:rsidR="00C82FC7">
          <w:rPr>
            <w:szCs w:val="24"/>
          </w:rPr>
          <w:t>highly-intense</w:t>
        </w:r>
        <w:proofErr w:type="gramEnd"/>
        <w:r w:rsidR="00C82FC7">
          <w:rPr>
            <w:szCs w:val="24"/>
          </w:rPr>
          <w:t xml:space="preserve">, </w:t>
        </w:r>
      </w:ins>
      <w:del w:id="16" w:author="Billy Mitchell" w:date="2024-07-26T00:43:00Z" w16du:dateUtc="2024-07-26T04:43:00Z">
        <w:r w:rsidR="00965A73" w:rsidDel="00C82FC7">
          <w:rPr>
            <w:szCs w:val="24"/>
          </w:rPr>
          <w:delText>dynamic,</w:delText>
        </w:r>
      </w:del>
      <w:ins w:id="17" w:author="Billy Mitchell" w:date="2024-07-26T00:43:00Z" w16du:dateUtc="2024-07-26T04:43:00Z">
        <w:r w:rsidR="00C82FC7">
          <w:rPr>
            <w:szCs w:val="24"/>
          </w:rPr>
          <w:t>or</w:t>
        </w:r>
      </w:ins>
      <w:r w:rsidR="00965A73">
        <w:rPr>
          <w:szCs w:val="24"/>
        </w:rPr>
        <w:t xml:space="preserve"> complex </w:t>
      </w:r>
      <w:ins w:id="18" w:author="Billy Mitchell" w:date="2024-07-26T00:43:00Z" w16du:dateUtc="2024-07-26T04:43:00Z">
        <w:r w:rsidR="00C82FC7">
          <w:rPr>
            <w:szCs w:val="24"/>
          </w:rPr>
          <w:t>circumstances</w:t>
        </w:r>
      </w:ins>
      <w:del w:id="19" w:author="Billy Mitchell" w:date="2024-07-26T00:43:00Z" w16du:dateUtc="2024-07-26T04:43:00Z">
        <w:r w:rsidR="00965A73" w:rsidDel="00C82FC7">
          <w:rPr>
            <w:szCs w:val="24"/>
          </w:rPr>
          <w:delText>settings</w:delText>
        </w:r>
      </w:del>
      <w:r w:rsidR="00C52CA8">
        <w:rPr>
          <w:szCs w:val="24"/>
        </w:rPr>
        <w:t>.</w:t>
      </w:r>
      <w:bookmarkEnd w:id="6"/>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443F6209"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w:t>
      </w:r>
      <w:del w:id="20" w:author="Billy Mitchell" w:date="2024-07-26T00:44:00Z" w16du:dateUtc="2024-07-26T04:44:00Z">
        <w:r w:rsidR="00F04217" w:rsidDel="0091050D">
          <w:rPr>
            <w:szCs w:val="24"/>
          </w:rPr>
          <w:delText>less demanding</w:delText>
        </w:r>
      </w:del>
      <w:ins w:id="21" w:author="Billy Mitchell" w:date="2024-07-26T00:44:00Z" w16du:dateUtc="2024-07-26T04:44:00Z">
        <w:r w:rsidR="0091050D">
          <w:rPr>
            <w:szCs w:val="24"/>
          </w:rPr>
          <w:t>more controlled</w:t>
        </w:r>
      </w:ins>
      <w:r w:rsidR="00F04217">
        <w:rPr>
          <w:szCs w:val="24"/>
        </w:rPr>
        <w:t xml:space="preserve"> </w:t>
      </w:r>
      <w:del w:id="22" w:author="Billy Mitchell" w:date="2024-07-26T00:44:00Z" w16du:dateUtc="2024-07-26T04:44:00Z">
        <w:r w:rsidR="00F04217" w:rsidDel="0091050D">
          <w:rPr>
            <w:szCs w:val="24"/>
          </w:rPr>
          <w:delText>contexts</w:delText>
        </w:r>
      </w:del>
      <w:ins w:id="23" w:author="Billy Mitchell" w:date="2024-07-26T00:44:00Z" w16du:dateUtc="2024-07-26T04:44:00Z">
        <w:r w:rsidR="0091050D">
          <w:rPr>
            <w:szCs w:val="24"/>
          </w:rPr>
          <w:t>studies</w:t>
        </w:r>
      </w:ins>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ins w:id="24" w:author="Billy Mitchell" w:date="2024-07-26T00:47:00Z" w16du:dateUtc="2024-07-26T04:47:00Z">
        <w:r w:rsidR="0091050D">
          <w:rPr>
            <w:szCs w:val="24"/>
          </w:rPr>
          <w:t xml:space="preserve">high-intensity, </w:t>
        </w:r>
      </w:ins>
      <w:r w:rsidR="00495A2C">
        <w:rPr>
          <w:szCs w:val="24"/>
        </w:rPr>
        <w:t>dynamic,</w:t>
      </w:r>
      <w:ins w:id="25" w:author="Billy Mitchell" w:date="2024-07-26T00:47:00Z" w16du:dateUtc="2024-07-26T04:47:00Z">
        <w:r w:rsidR="0091050D">
          <w:rPr>
            <w:szCs w:val="24"/>
          </w:rPr>
          <w:t xml:space="preserve"> </w:t>
        </w:r>
      </w:ins>
      <w:ins w:id="26" w:author="Billy Mitchell" w:date="2024-07-26T00:48:00Z" w16du:dateUtc="2024-07-26T04:48:00Z">
        <w:r w:rsidR="0091050D">
          <w:rPr>
            <w:szCs w:val="24"/>
          </w:rPr>
          <w:t>and/</w:t>
        </w:r>
      </w:ins>
      <w:ins w:id="27" w:author="Billy Mitchell" w:date="2024-07-26T00:47:00Z" w16du:dateUtc="2024-07-26T04:47:00Z">
        <w:r w:rsidR="0091050D">
          <w:rPr>
            <w:szCs w:val="24"/>
          </w:rPr>
          <w:t>or</w:t>
        </w:r>
      </w:ins>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7"/>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28"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29"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29"/>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0DBD9DE1"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30" w:author="Billy Mitchell" w:date="2024-07-23T13:23:00Z" w16du:dateUtc="2024-07-23T17:23:00Z">
        <w:r w:rsidR="00CC03D6" w:rsidDel="00E968A5">
          <w:rPr>
            <w:szCs w:val="24"/>
          </w:rPr>
          <w:delText xml:space="preserve">PROCESS </w:delText>
        </w:r>
      </w:del>
      <w:ins w:id="31"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5499CCBF" w:rsidR="004E6FCA" w:rsidRDefault="004E6FCA" w:rsidP="00A10284">
      <w:pPr>
        <w:spacing w:after="0" w:line="480" w:lineRule="auto"/>
        <w:ind w:left="0" w:firstLine="720"/>
        <w:rPr>
          <w:szCs w:val="24"/>
        </w:rPr>
      </w:pPr>
      <w:bookmarkStart w:id="32"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32"/>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ins w:id="33" w:author="Billy Mitchell" w:date="2024-07-26T00:49:00Z" w16du:dateUtc="2024-07-26T04:49:00Z">
        <w:r w:rsidR="0091050D">
          <w:rPr>
            <w:szCs w:val="24"/>
          </w:rPr>
          <w:t>,</w:t>
        </w:r>
      </w:ins>
      <w:del w:id="34" w:author="Billy Mitchell" w:date="2024-07-26T00:49:00Z" w16du:dateUtc="2024-07-26T04:49:00Z">
        <w:r w:rsidRPr="004E6FCA" w:rsidDel="0091050D">
          <w:rPr>
            <w:szCs w:val="24"/>
          </w:rPr>
          <w:delText xml:space="preserve"> and</w:delText>
        </w:r>
      </w:del>
      <w:r w:rsidRPr="004E6FCA">
        <w:rPr>
          <w:szCs w:val="24"/>
        </w:rPr>
        <w:t xml:space="preserve"> demanding</w:t>
      </w:r>
      <w:ins w:id="35" w:author="Billy Mitchell" w:date="2024-07-26T00:49:00Z" w16du:dateUtc="2024-07-26T04:49:00Z">
        <w:r w:rsidR="0091050D">
          <w:rPr>
            <w:szCs w:val="24"/>
          </w:rPr>
          <w:t>, and less controlled</w:t>
        </w:r>
      </w:ins>
      <w:r w:rsidRPr="004E6FCA">
        <w:rPr>
          <w:szCs w:val="24"/>
        </w:rPr>
        <w:t xml:space="preserve">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del w:id="36" w:author="Billy Mitchell" w:date="2024-07-26T00:50:00Z" w16du:dateUtc="2024-07-26T04:50:00Z">
        <w:r w:rsidR="00CA36BB" w:rsidDel="0091050D">
          <w:rPr>
            <w:szCs w:val="24"/>
          </w:rPr>
          <w:delText xml:space="preserve">those </w:delText>
        </w:r>
      </w:del>
      <w:ins w:id="37" w:author="Billy Mitchell" w:date="2024-07-26T00:50:00Z" w16du:dateUtc="2024-07-26T04:50:00Z">
        <w:r w:rsidR="0091050D">
          <w:rPr>
            <w:szCs w:val="24"/>
          </w:rPr>
          <w:t>th</w:t>
        </w:r>
        <w:r w:rsidR="0091050D">
          <w:rPr>
            <w:szCs w:val="24"/>
          </w:rPr>
          <w:t xml:space="preserve">at </w:t>
        </w:r>
      </w:ins>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 xml:space="preserve">(Carver &amp; Scheier, </w:t>
      </w:r>
      <w:r w:rsidR="000E4249" w:rsidRPr="000E4249">
        <w:lastRenderedPageBreak/>
        <w:t>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10CD05F5" w:rsidR="009D7878" w:rsidRDefault="0052343D" w:rsidP="00C6526E">
      <w:pPr>
        <w:spacing w:after="0" w:line="480" w:lineRule="auto"/>
        <w:ind w:left="0" w:firstLine="720"/>
        <w:rPr>
          <w:ins w:id="38"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39"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40" w:author="Billy Mitchell" w:date="2024-07-23T13:29:00Z" w16du:dateUtc="2024-07-23T17:29:00Z">
        <w:r w:rsidR="00E968A5">
          <w:rPr>
            <w:szCs w:val="24"/>
          </w:rPr>
          <w:t xml:space="preserve"> complexity</w:t>
        </w:r>
      </w:ins>
      <w:del w:id="41"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42" w:author="Billy Mitchell" w:date="2024-07-24T15:15:00Z" w16du:dateUtc="2024-07-24T19:15:00Z">
        <w:r w:rsidR="00EC4A40">
          <w:rPr>
            <w:szCs w:val="24"/>
          </w:rPr>
          <w:t xml:space="preserve"> As such, ER choice may more</w:t>
        </w:r>
      </w:ins>
      <w:ins w:id="43" w:author="Billy Mitchell" w:date="2024-07-24T15:20:00Z" w16du:dateUtc="2024-07-24T19:20:00Z">
        <w:r w:rsidR="00EC4A40">
          <w:rPr>
            <w:szCs w:val="24"/>
          </w:rPr>
          <w:t xml:space="preserve"> accurately reflect ER capacity than actualized ER behaviors </w:t>
        </w:r>
      </w:ins>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44" w:author="Billy Mitchell" w:date="2024-07-24T15:19:00Z" w16du:dateUtc="2024-07-24T19:19:00Z">
        <w:r w:rsidR="00EC4A40">
          <w:rPr>
            <w:szCs w:val="24"/>
          </w:rPr>
          <w:t>.</w:t>
        </w:r>
      </w:ins>
      <w:r w:rsidR="006D4590" w:rsidRPr="006D4590">
        <w:rPr>
          <w:szCs w:val="24"/>
        </w:rPr>
        <w:t xml:space="preserve"> </w:t>
      </w:r>
      <w:ins w:id="45" w:author="Billy Mitchell" w:date="2024-07-23T13:32:00Z" w16du:dateUtc="2024-07-23T17:32:00Z">
        <w:r w:rsidR="009D7878">
          <w:rPr>
            <w:szCs w:val="24"/>
          </w:rPr>
          <w:t xml:space="preserve">By relying upon these standardized manipulations, researchers are able to make a stronger casual claim regarding the </w:t>
        </w:r>
      </w:ins>
      <w:ins w:id="46" w:author="Billy Mitchell" w:date="2024-07-23T13:33:00Z" w16du:dateUtc="2024-07-23T17:33:00Z">
        <w:r w:rsidR="009D7878">
          <w:rPr>
            <w:szCs w:val="24"/>
          </w:rPr>
          <w:t xml:space="preserve">relationship between emotion intensity and regulation, but </w:t>
        </w:r>
      </w:ins>
      <w:ins w:id="47" w:author="Billy Mitchell" w:date="2024-07-26T00:51:00Z" w16du:dateUtc="2024-07-26T04:51:00Z">
        <w:r w:rsidR="0091050D">
          <w:rPr>
            <w:szCs w:val="24"/>
          </w:rPr>
          <w:t>this relationship</w:t>
        </w:r>
      </w:ins>
      <w:ins w:id="48" w:author="Billy Mitchell" w:date="2024-07-26T00:52:00Z" w16du:dateUtc="2024-07-26T04:52:00Z">
        <w:r w:rsidR="0091050D">
          <w:rPr>
            <w:szCs w:val="24"/>
          </w:rPr>
          <w:t xml:space="preserve"> appears complicated when </w:t>
        </w:r>
      </w:ins>
      <w:ins w:id="49" w:author="Billy Mitchell" w:date="2024-07-26T00:53:00Z" w16du:dateUtc="2024-07-26T04:53:00Z">
        <w:r w:rsidR="0091050D">
          <w:rPr>
            <w:szCs w:val="24"/>
          </w:rPr>
          <w:t xml:space="preserve">the predictor is self-reported or </w:t>
        </w:r>
      </w:ins>
      <w:ins w:id="50" w:author="Billy Mitchell" w:date="2024-07-26T00:52:00Z" w16du:dateUtc="2024-07-26T04:52:00Z">
        <w:r w:rsidR="0091050D">
          <w:rPr>
            <w:szCs w:val="24"/>
          </w:rPr>
          <w:t>disaggregated</w:t>
        </w:r>
      </w:ins>
      <w:ins w:id="51" w:author="Billy Mitchell" w:date="2024-07-23T13:37:00Z" w16du:dateUtc="2024-07-23T17:37:00Z">
        <w:r w:rsidR="009D7878">
          <w:rPr>
            <w:szCs w:val="24"/>
          </w:rPr>
          <w:t xml:space="preserve"> </w:t>
        </w:r>
      </w:ins>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52" w:author="Billy Mitchell" w:date="2024-07-23T13:37:00Z" w16du:dateUtc="2024-07-23T17:37:00Z">
        <w:r w:rsidR="009D7878">
          <w:rPr>
            <w:szCs w:val="24"/>
          </w:rPr>
          <w:t>.</w:t>
        </w:r>
      </w:ins>
    </w:p>
    <w:p w14:paraId="5C3BDAC1" w14:textId="1C63C8C1" w:rsidR="009D7878" w:rsidDel="009D7878" w:rsidRDefault="009D7878" w:rsidP="009D7878">
      <w:pPr>
        <w:spacing w:after="0" w:line="480" w:lineRule="auto"/>
        <w:ind w:left="0" w:firstLine="720"/>
        <w:rPr>
          <w:del w:id="53" w:author="Billy Mitchell" w:date="2024-07-23T13:41:00Z" w16du:dateUtc="2024-07-23T17:41:00Z"/>
          <w:moveTo w:id="54" w:author="Billy Mitchell" w:date="2024-07-23T13:41:00Z" w16du:dateUtc="2024-07-23T17:41:00Z"/>
          <w:szCs w:val="24"/>
        </w:rPr>
      </w:pPr>
      <w:moveToRangeStart w:id="55" w:author="Billy Mitchell" w:date="2024-07-23T13:41:00Z" w:name="move172634485"/>
      <w:moveTo w:id="56"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moveTo>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moveTo w:id="57" w:author="Billy Mitchell" w:date="2024-07-23T13:41:00Z" w16du:dateUtc="2024-07-23T17:41:00Z">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w:t>
        </w:r>
        <w:r w:rsidRPr="004E6FCA">
          <w:rPr>
            <w:szCs w:val="24"/>
          </w:rPr>
          <w:lastRenderedPageBreak/>
          <w:t xml:space="preserve">occurs </w:t>
        </w:r>
        <w:r>
          <w:rPr>
            <w:szCs w:val="24"/>
          </w:rPr>
          <w:fldChar w:fldCharType="begin"/>
        </w:r>
      </w:moveTo>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moveTo w:id="58" w:author="Billy Mitchell" w:date="2024-07-23T13:41:00Z" w16du:dateUtc="2024-07-23T17:41:00Z">
        <w:r>
          <w:rPr>
            <w:szCs w:val="24"/>
          </w:rPr>
          <w:fldChar w:fldCharType="separate"/>
        </w:r>
      </w:moveTo>
      <w:r w:rsidR="000E4249" w:rsidRPr="000E4249">
        <w:t>(Friedman &amp; Gustavson, 2022)</w:t>
      </w:r>
      <w:moveTo w:id="59" w:author="Billy Mitchell" w:date="2024-07-23T13:41:00Z" w16du:dateUtc="2024-07-23T17:41:00Z">
        <w:r>
          <w:rPr>
            <w:szCs w:val="24"/>
          </w:rPr>
          <w:fldChar w:fldCharType="end"/>
        </w:r>
        <w:r w:rsidRPr="004E6FCA">
          <w:rPr>
            <w:szCs w:val="24"/>
          </w:rPr>
          <w:t>.</w:t>
        </w:r>
        <w:r>
          <w:rPr>
            <w:szCs w:val="24"/>
          </w:rPr>
          <w:t xml:space="preserve"> As such, training participants </w:t>
        </w:r>
      </w:moveTo>
      <w:ins w:id="60" w:author="Billy Mitchell" w:date="2024-07-26T00:53:00Z" w16du:dateUtc="2024-07-26T04:53:00Z">
        <w:r w:rsidR="0091050D">
          <w:rPr>
            <w:szCs w:val="24"/>
          </w:rPr>
          <w:t xml:space="preserve">in these studies </w:t>
        </w:r>
      </w:ins>
      <w:moveTo w:id="61" w:author="Billy Mitchell" w:date="2024-07-23T13:41:00Z" w16du:dateUtc="2024-07-23T17:41:00Z">
        <w:r>
          <w:rPr>
            <w:szCs w:val="24"/>
          </w:rPr>
          <w:t>may</w:t>
        </w:r>
      </w:moveTo>
      <w:ins w:id="62" w:author="Billy Mitchell" w:date="2024-07-26T00:53:00Z" w16du:dateUtc="2024-07-26T04:53:00Z">
        <w:r w:rsidR="0091050D">
          <w:rPr>
            <w:szCs w:val="24"/>
          </w:rPr>
          <w:t xml:space="preserve"> also</w:t>
        </w:r>
      </w:ins>
      <w:moveTo w:id="63" w:author="Billy Mitchell" w:date="2024-07-23T13:41:00Z" w16du:dateUtc="2024-07-23T17:41:00Z">
        <w:r>
          <w:rPr>
            <w:szCs w:val="24"/>
          </w:rPr>
          <w:t xml:space="preserve"> introduce important but often underappreciated deviations in regulatory behaviors from how untrained counterparts might respond in the same situation. </w:t>
        </w:r>
      </w:moveTo>
    </w:p>
    <w:moveToRangeEnd w:id="55"/>
    <w:p w14:paraId="11EC2FCA" w14:textId="77777777" w:rsidR="009D7878" w:rsidRDefault="009D7878" w:rsidP="009D7878">
      <w:pPr>
        <w:spacing w:after="0" w:line="480" w:lineRule="auto"/>
        <w:ind w:left="0" w:firstLine="720"/>
        <w:rPr>
          <w:ins w:id="64" w:author="Billy Mitchell" w:date="2024-07-23T13:40:00Z" w16du:dateUtc="2024-07-23T17:40:00Z"/>
          <w:szCs w:val="24"/>
        </w:rPr>
      </w:pPr>
    </w:p>
    <w:p w14:paraId="7AD37E05" w14:textId="227688CC"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ins w:id="65" w:author="Billy Mitchell" w:date="2024-07-26T00:55:00Z" w16du:dateUtc="2024-07-26T04:55:00Z">
        <w:r w:rsidR="005B30CF">
          <w:rPr>
            <w:szCs w:val="24"/>
          </w:rPr>
          <w:t>Free</w:t>
        </w:r>
      </w:ins>
      <w:del w:id="66" w:author="Billy Mitchell" w:date="2024-07-26T00:55:00Z" w16du:dateUtc="2024-07-26T04:55:00Z">
        <w:r w:rsidR="0029016E" w:rsidDel="005B30CF">
          <w:rPr>
            <w:szCs w:val="24"/>
          </w:rPr>
          <w:delText>Free</w:delText>
        </w:r>
      </w:del>
      <w:r w:rsidR="0029016E">
        <w:rPr>
          <w:szCs w:val="24"/>
        </w:rPr>
        <w:t>-response capture</w:t>
      </w:r>
      <w:ins w:id="67" w:author="Billy Mitchell" w:date="2024-07-26T00:54:00Z" w16du:dateUtc="2024-07-26T04:54:00Z">
        <w:r w:rsidR="005B30CF">
          <w:rPr>
            <w:szCs w:val="24"/>
          </w:rPr>
          <w:t xml:space="preserve"> may</w:t>
        </w:r>
      </w:ins>
      <w:ins w:id="68" w:author="Billy Mitchell" w:date="2024-07-26T00:55:00Z" w16du:dateUtc="2024-07-26T04:55:00Z">
        <w:r w:rsidR="005B30CF">
          <w:rPr>
            <w:szCs w:val="24"/>
          </w:rPr>
          <w:t xml:space="preserve"> </w:t>
        </w:r>
      </w:ins>
      <w:del w:id="69" w:author="Billy Mitchell" w:date="2024-07-26T00:55:00Z" w16du:dateUtc="2024-07-26T04:55:00Z">
        <w:r w:rsidR="0029016E" w:rsidDel="005B30CF">
          <w:rPr>
            <w:szCs w:val="24"/>
          </w:rPr>
          <w:delText>, more than discretely categorized self-report</w:delText>
        </w:r>
      </w:del>
      <w:del w:id="70" w:author="Billy Mitchell" w:date="2024-07-26T00:54:00Z" w16du:dateUtc="2024-07-26T04:54:00Z">
        <w:r w:rsidR="0029016E" w:rsidDel="005B30CF">
          <w:rPr>
            <w:szCs w:val="24"/>
          </w:rPr>
          <w:delText>s</w:delText>
        </w:r>
      </w:del>
      <w:del w:id="71" w:author="Billy Mitchell" w:date="2024-07-26T00:55:00Z" w16du:dateUtc="2024-07-26T04:55:00Z">
        <w:r w:rsidR="0029016E" w:rsidDel="005B30CF">
          <w:rPr>
            <w:szCs w:val="24"/>
          </w:rPr>
          <w:delText xml:space="preserve"> or unipolar scales,</w:delText>
        </w:r>
      </w:del>
      <w:del w:id="72" w:author="Billy Mitchell" w:date="2024-07-26T00:54:00Z" w16du:dateUtc="2024-07-26T04:54:00Z">
        <w:r w:rsidR="0029016E" w:rsidDel="005B30CF">
          <w:rPr>
            <w:szCs w:val="24"/>
          </w:rPr>
          <w:delText xml:space="preserve"> may</w:delText>
        </w:r>
      </w:del>
      <w:del w:id="73" w:author="Billy Mitchell" w:date="2024-07-26T00:55:00Z" w16du:dateUtc="2024-07-26T04:55:00Z">
        <w:r w:rsidR="0029016E" w:rsidDel="005B30CF">
          <w:rPr>
            <w:szCs w:val="24"/>
          </w:rPr>
          <w:delText xml:space="preserve"> </w:delText>
        </w:r>
      </w:del>
      <w:r w:rsidR="0029016E">
        <w:rPr>
          <w:szCs w:val="24"/>
        </w:rPr>
        <w:t>require fewer a priori assumptions from researchers about a participant’s emotional experience</w:t>
      </w:r>
      <w:ins w:id="74" w:author="Billy Mitchell" w:date="2024-07-26T00:55:00Z" w16du:dateUtc="2024-07-26T04:55:00Z">
        <w:r w:rsidR="005B30CF">
          <w:rPr>
            <w:szCs w:val="24"/>
          </w:rPr>
          <w:t xml:space="preserve"> </w:t>
        </w:r>
        <w:r w:rsidR="005B30CF">
          <w:rPr>
            <w:szCs w:val="24"/>
          </w:rPr>
          <w:t xml:space="preserve">than </w:t>
        </w:r>
      </w:ins>
      <w:ins w:id="75" w:author="Billy Mitchell" w:date="2024-07-26T00:56:00Z" w16du:dateUtc="2024-07-26T04:56:00Z">
        <w:r w:rsidR="005B30CF">
          <w:rPr>
            <w:szCs w:val="24"/>
          </w:rPr>
          <w:t xml:space="preserve">pre-determined self-report options or standardized </w:t>
        </w:r>
      </w:ins>
      <w:ins w:id="76" w:author="Billy Mitchell" w:date="2024-07-26T00:55:00Z" w16du:dateUtc="2024-07-26T04:55:00Z">
        <w:r w:rsidR="005B30CF">
          <w:rPr>
            <w:szCs w:val="24"/>
          </w:rPr>
          <w:t>scales</w:t>
        </w:r>
      </w:ins>
      <w:r w:rsidR="0029016E">
        <w:rPr>
          <w:szCs w:val="24"/>
        </w:rPr>
        <w:t xml:space="preserv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del w:id="77" w:author="Billy Mitchell" w:date="2024-07-26T00:56:00Z" w16du:dateUtc="2024-07-26T04:56:00Z">
        <w:r w:rsidR="00C6526E" w:rsidDel="005B30CF">
          <w:rPr>
            <w:szCs w:val="24"/>
          </w:rPr>
          <w:delText xml:space="preserve">idiosyncratic </w:delText>
        </w:r>
      </w:del>
      <w:ins w:id="78" w:author="Billy Mitchell" w:date="2024-07-26T00:56:00Z" w16du:dateUtc="2024-07-26T04:56:00Z">
        <w:r w:rsidR="005B30CF">
          <w:rPr>
            <w:szCs w:val="24"/>
          </w:rPr>
          <w:t>idio</w:t>
        </w:r>
        <w:r w:rsidR="005B30CF">
          <w:rPr>
            <w:szCs w:val="24"/>
          </w:rPr>
          <w:t>graphic</w:t>
        </w:r>
        <w:r w:rsidR="005B30CF">
          <w:rPr>
            <w:szCs w:val="24"/>
          </w:rPr>
          <w:t xml:space="preserve"> </w:t>
        </w:r>
      </w:ins>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79" w:author="Billy Mitchell" w:date="2024-07-23T13:41:00Z" w16du:dateUtc="2024-07-23T17:41:00Z"/>
          <w:szCs w:val="24"/>
        </w:rPr>
      </w:pPr>
      <w:moveFromRangeStart w:id="80" w:author="Billy Mitchell" w:date="2024-07-23T13:41:00Z" w:name="move172634485"/>
      <w:moveFrom w:id="81"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w:t>
        </w:r>
        <w:r w:rsidDel="009D7878">
          <w:rPr>
            <w:szCs w:val="24"/>
          </w:rPr>
          <w:lastRenderedPageBreak/>
          <w:t xml:space="preserve">often underappreciated deviations in regulatory behaviors from how untrained counterparts might respond in the same situation. </w:t>
        </w:r>
      </w:moveFrom>
    </w:p>
    <w:moveFromRangeEnd w:id="80"/>
    <w:p w14:paraId="50EC6F2F" w14:textId="4735EC9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w:t>
      </w:r>
      <w:ins w:id="82" w:author="Billy Mitchell" w:date="2024-07-26T00:58:00Z" w16du:dateUtc="2024-07-26T04:58:00Z">
        <w:r w:rsidR="005B30CF">
          <w:rPr>
            <w:szCs w:val="24"/>
          </w:rPr>
          <w:t xml:space="preserve">controlled </w:t>
        </w:r>
      </w:ins>
      <w:r>
        <w:rPr>
          <w:szCs w:val="24"/>
        </w:rPr>
        <w:t xml:space="preserve">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ins w:id="83" w:author="Billy Mitchell" w:date="2024-07-26T00:58:00Z" w16du:dateUtc="2024-07-26T04:58:00Z">
        <w:r w:rsidR="005B30CF">
          <w:rPr>
            <w:szCs w:val="24"/>
          </w:rPr>
          <w:t>,</w:t>
        </w:r>
      </w:ins>
      <w:r w:rsidRPr="004E6FCA">
        <w:rPr>
          <w:szCs w:val="24"/>
        </w:rPr>
        <w:t xml:space="preserve"> like habits</w:t>
      </w:r>
      <w:ins w:id="84" w:author="Billy Mitchell" w:date="2024-07-26T00:58:00Z" w16du:dateUtc="2024-07-26T04:58:00Z">
        <w:r w:rsidR="005B30CF">
          <w:rPr>
            <w:szCs w:val="24"/>
          </w:rPr>
          <w:t>,</w:t>
        </w:r>
      </w:ins>
      <w:r w:rsidRPr="004E6FCA">
        <w:rPr>
          <w:szCs w:val="24"/>
        </w:rPr>
        <w:t xml:space="preserve"> </w:t>
      </w:r>
      <w:r>
        <w:rPr>
          <w:szCs w:val="24"/>
        </w:rPr>
        <w:t xml:space="preserve">than </w:t>
      </w:r>
      <w:ins w:id="85" w:author="Billy Mitchell" w:date="2024-07-26T00:58:00Z" w16du:dateUtc="2024-07-26T04:58:00Z">
        <w:r w:rsidR="005B30CF">
          <w:rPr>
            <w:szCs w:val="24"/>
          </w:rPr>
          <w:t xml:space="preserve">on </w:t>
        </w:r>
      </w:ins>
      <w:r>
        <w:rPr>
          <w:szCs w:val="24"/>
        </w:rPr>
        <w:t>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73B728FE" w:rsidR="004649E5" w:rsidRDefault="008C33F4" w:rsidP="006D4590">
      <w:pPr>
        <w:spacing w:after="0" w:line="480" w:lineRule="auto"/>
        <w:ind w:left="0" w:firstLine="720"/>
        <w:rPr>
          <w:szCs w:val="24"/>
        </w:rPr>
      </w:pPr>
      <w:r>
        <w:rPr>
          <w:b/>
          <w:bCs/>
          <w:szCs w:val="24"/>
        </w:rPr>
        <w:lastRenderedPageBreak/>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w:t>
      </w:r>
      <w:ins w:id="86" w:author="Billy Mitchell" w:date="2024-07-26T00:59:00Z" w16du:dateUtc="2024-07-26T04:59:00Z">
        <w:r w:rsidR="005B30CF">
          <w:rPr>
            <w:szCs w:val="24"/>
          </w:rPr>
          <w:t xml:space="preserve">when </w:t>
        </w:r>
      </w:ins>
      <w:ins w:id="87" w:author="Billy Mitchell" w:date="2024-07-26T01:00:00Z" w16du:dateUtc="2024-07-26T05:00:00Z">
        <w:r w:rsidR="005B30CF">
          <w:rPr>
            <w:szCs w:val="24"/>
          </w:rPr>
          <w:t>experimental control is mini</w:t>
        </w:r>
      </w:ins>
      <w:ins w:id="88" w:author="Billy Mitchell" w:date="2024-07-26T01:01:00Z" w16du:dateUtc="2024-07-26T05:01:00Z">
        <w:r w:rsidR="005B30CF">
          <w:rPr>
            <w:szCs w:val="24"/>
          </w:rPr>
          <w:t>mized</w:t>
        </w:r>
      </w:ins>
      <w:ins w:id="89" w:author="Billy Mitchell" w:date="2024-07-26T01:00:00Z" w16du:dateUtc="2024-07-26T05:00:00Z">
        <w:r w:rsidR="005B30CF">
          <w:rPr>
            <w:szCs w:val="24"/>
          </w:rPr>
          <w:t xml:space="preserve"> </w:t>
        </w:r>
      </w:ins>
      <w:r w:rsidR="004E6FCA" w:rsidRPr="004E6FCA">
        <w:rPr>
          <w:szCs w:val="24"/>
        </w:rPr>
        <w:t>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safe and con</w:t>
      </w:r>
      <w:ins w:id="90" w:author="Billy Mitchell" w:date="2024-07-26T01:02:00Z" w16du:dateUtc="2024-07-26T05:02:00Z">
        <w:r w:rsidR="005B30CF">
          <w:rPr>
            <w:szCs w:val="24"/>
          </w:rPr>
          <w:t>sistent</w:t>
        </w:r>
      </w:ins>
      <w:del w:id="91" w:author="Billy Mitchell" w:date="2024-07-26T01:02:00Z" w16du:dateUtc="2024-07-26T05:02:00Z">
        <w:r w:rsidR="002013C5" w:rsidDel="005B30CF">
          <w:rPr>
            <w:szCs w:val="24"/>
          </w:rPr>
          <w:delText>trolled</w:delText>
        </w:r>
      </w:del>
      <w:r w:rsidR="002013C5">
        <w:rPr>
          <w:szCs w:val="24"/>
        </w:rPr>
        <w:t xml:space="preserve">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4DCE99F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92" w:author="Billy Mitchell" w:date="2024-07-23T13:49:00Z" w16du:dateUtc="2024-07-23T17:49:00Z">
        <w:r w:rsidR="007E243B">
          <w:rPr>
            <w:szCs w:val="24"/>
          </w:rPr>
          <w:t xml:space="preserve">test whether this effect </w:t>
        </w:r>
      </w:ins>
      <w:ins w:id="93" w:author="Billy Mitchell" w:date="2024-07-23T13:44:00Z" w16du:dateUtc="2024-07-23T17:44:00Z">
        <w:r w:rsidR="007E243B">
          <w:rPr>
            <w:szCs w:val="24"/>
          </w:rPr>
          <w:t>extend</w:t>
        </w:r>
      </w:ins>
      <w:ins w:id="94" w:author="Billy Mitchell" w:date="2024-07-23T13:49:00Z" w16du:dateUtc="2024-07-23T17:49:00Z">
        <w:r w:rsidR="007E243B">
          <w:rPr>
            <w:szCs w:val="24"/>
          </w:rPr>
          <w:t>s to untrai</w:t>
        </w:r>
      </w:ins>
      <w:ins w:id="95" w:author="Billy Mitchell" w:date="2024-07-23T13:50:00Z" w16du:dateUtc="2024-07-23T17:50:00Z">
        <w:r w:rsidR="007E243B">
          <w:rPr>
            <w:szCs w:val="24"/>
          </w:rPr>
          <w:t>ned subjects in high-intensity</w:t>
        </w:r>
      </w:ins>
      <w:ins w:id="96" w:author="Billy Mitchell" w:date="2024-07-23T13:49:00Z" w16du:dateUtc="2024-07-23T17:49:00Z">
        <w:r w:rsidR="007E243B">
          <w:rPr>
            <w:szCs w:val="24"/>
          </w:rPr>
          <w:t xml:space="preserve"> circumstances </w:t>
        </w:r>
      </w:ins>
      <w:ins w:id="97" w:author="Billy Mitchell" w:date="2024-07-23T13:50:00Z" w16du:dateUtc="2024-07-23T17:50:00Z">
        <w:r w:rsidR="007E243B">
          <w:rPr>
            <w:szCs w:val="24"/>
          </w:rPr>
          <w:t xml:space="preserve">by having </w:t>
        </w:r>
      </w:ins>
      <w:del w:id="98" w:author="Billy Mitchell" w:date="2024-07-23T13:44:00Z" w16du:dateUtc="2024-07-23T17:44:00Z">
        <w:r w:rsidRPr="004E6FCA" w:rsidDel="007E243B">
          <w:rPr>
            <w:szCs w:val="24"/>
          </w:rPr>
          <w:delText>replicate</w:delText>
        </w:r>
      </w:del>
      <w:del w:id="99"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100" w:author="Billy Mitchell" w:date="2024-07-23T13:50:00Z" w16du:dateUtc="2024-07-23T17:50:00Z">
        <w:r w:rsidR="00396CB3" w:rsidDel="007E243B">
          <w:rPr>
            <w:szCs w:val="24"/>
          </w:rPr>
          <w:delText xml:space="preserve">who </w:delText>
        </w:r>
      </w:del>
      <w:r w:rsidR="00396CB3">
        <w:rPr>
          <w:szCs w:val="24"/>
        </w:rPr>
        <w:t>navigate</w:t>
      </w:r>
      <w:del w:id="101" w:author="Billy Mitchell" w:date="2024-07-23T13:50:00Z" w16du:dateUtc="2024-07-23T17:50:00Z">
        <w:r w:rsidR="00396CB3" w:rsidDel="007E243B">
          <w:rPr>
            <w:szCs w:val="24"/>
          </w:rPr>
          <w:delText>d</w:delText>
        </w:r>
      </w:del>
      <w:r w:rsidRPr="004E6FCA">
        <w:rPr>
          <w:szCs w:val="24"/>
        </w:rPr>
        <w:t xml:space="preserve"> a haunted house and report</w:t>
      </w:r>
      <w:del w:id="102"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lastRenderedPageBreak/>
        <w:t>experience</w:t>
      </w:r>
      <w:ins w:id="103" w:author="Billy Mitchell" w:date="2024-07-23T13:50:00Z" w16du:dateUtc="2024-07-23T17:50:00Z">
        <w:r w:rsidR="007E243B">
          <w:rPr>
            <w:szCs w:val="24"/>
          </w:rPr>
          <w:t xml:space="preserve"> at the expense </w:t>
        </w:r>
      </w:ins>
      <w:ins w:id="104" w:author="Billy Mitchell" w:date="2024-07-23T13:51:00Z" w16du:dateUtc="2024-07-23T17:51:00Z">
        <w:r w:rsidR="007E243B">
          <w:rPr>
            <w:szCs w:val="24"/>
          </w:rPr>
          <w:t xml:space="preserve">of </w:t>
        </w:r>
      </w:ins>
      <w:ins w:id="105" w:author="Billy Mitchell" w:date="2024-07-26T01:03:00Z" w16du:dateUtc="2024-07-26T05:03:00Z">
        <w:r w:rsidR="005B30CF">
          <w:rPr>
            <w:szCs w:val="24"/>
          </w:rPr>
          <w:t xml:space="preserve">greater </w:t>
        </w:r>
      </w:ins>
      <w:ins w:id="106"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ins w:id="107" w:author="Billy Mitchell" w:date="2024-07-24T16:44:00Z" w16du:dateUtc="2024-07-24T20:44:00Z">
        <w:r w:rsidR="008D7AEF">
          <w:rPr>
            <w:szCs w:val="24"/>
          </w:rPr>
          <w:t xml:space="preserve">was associated with </w:t>
        </w:r>
      </w:ins>
      <w:del w:id="108" w:author="Billy Mitchell" w:date="2024-07-24T16:44:00Z" w16du:dateUtc="2024-07-24T20:44:00Z">
        <w:r w:rsidR="00B42FE6" w:rsidDel="008D7AEF">
          <w:rPr>
            <w:szCs w:val="24"/>
          </w:rPr>
          <w:delText xml:space="preserve">predicted </w:delText>
        </w:r>
      </w:del>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41D27C7"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del w:id="109" w:author="Billy Mitchell" w:date="2024-07-26T01:04:00Z" w16du:dateUtc="2024-07-26T05:04:00Z">
        <w:r w:rsidR="004E6FCA" w:rsidRPr="004E6FCA" w:rsidDel="00A30191">
          <w:rPr>
            <w:szCs w:val="24"/>
          </w:rPr>
          <w:delText>lower-intensity</w:delText>
        </w:r>
      </w:del>
      <w:ins w:id="110" w:author="Billy Mitchell" w:date="2024-07-26T01:04:00Z" w16du:dateUtc="2024-07-26T05:04:00Z">
        <w:r w:rsidR="00A30191">
          <w:rPr>
            <w:szCs w:val="24"/>
          </w:rPr>
          <w:t>more controlled</w:t>
        </w:r>
      </w:ins>
      <w:r w:rsidR="004E6FCA" w:rsidRPr="004E6FCA">
        <w:rPr>
          <w:szCs w:val="24"/>
        </w:rPr>
        <w:t xml:space="preserve">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11" w:author="Billy Mitchell" w:date="2024-06-03T12:32:00Z" w16du:dateUtc="2024-06-03T16:32:00Z">
        <w:r w:rsidR="000732A4">
          <w:rPr>
            <w:szCs w:val="24"/>
          </w:rPr>
          <w:t xml:space="preserve"> </w:t>
        </w:r>
      </w:ins>
      <w:ins w:id="112" w:author="Billy Mitchell" w:date="2024-07-23T13:54:00Z" w16du:dateUtc="2024-07-23T17:54:00Z">
        <w:r w:rsidR="004E30DF">
          <w:rPr>
            <w:szCs w:val="24"/>
          </w:rPr>
          <w:t>We hypothesized that the decont</w:t>
        </w:r>
      </w:ins>
      <w:ins w:id="113" w:author="Billy Mitchell" w:date="2024-07-23T13:55:00Z" w16du:dateUtc="2024-07-23T17:55:00Z">
        <w:r w:rsidR="004E30DF">
          <w:rPr>
            <w:szCs w:val="24"/>
          </w:rPr>
          <w:t xml:space="preserve">extualized self-regulation choices motivated by stimulus-response paradigms might be closer in practice to </w:t>
        </w:r>
      </w:ins>
      <w:ins w:id="114" w:author="Billy Mitchell" w:date="2024-07-23T13:56:00Z" w16du:dateUtc="2024-07-23T17:56:00Z">
        <w:r w:rsidR="004E30DF">
          <w:rPr>
            <w:szCs w:val="24"/>
          </w:rPr>
          <w:t xml:space="preserve">simulating or </w:t>
        </w:r>
      </w:ins>
      <w:ins w:id="115" w:author="Billy Mitchell" w:date="2024-07-23T13:55:00Z" w16du:dateUtc="2024-07-23T17:55:00Z">
        <w:r w:rsidR="004E30DF">
          <w:rPr>
            <w:szCs w:val="24"/>
          </w:rPr>
          <w:t xml:space="preserve">forecasting </w:t>
        </w:r>
      </w:ins>
      <w:ins w:id="116" w:author="Billy Mitchell" w:date="2024-07-23T13:56:00Z" w16du:dateUtc="2024-07-23T17:56:00Z">
        <w:r w:rsidR="004E30DF">
          <w:rPr>
            <w:szCs w:val="24"/>
          </w:rPr>
          <w:t xml:space="preserve">self-regulation </w:t>
        </w:r>
      </w:ins>
      <w:ins w:id="117" w:author="Billy Mitchell" w:date="2024-07-23T13:55:00Z" w16du:dateUtc="2024-07-23T17:55:00Z">
        <w:r w:rsidR="004E30DF">
          <w:rPr>
            <w:szCs w:val="24"/>
          </w:rPr>
          <w:t>than regulation usage</w:t>
        </w:r>
      </w:ins>
      <w:ins w:id="118" w:author="Billy Mitchell" w:date="2024-07-26T01:06:00Z" w16du:dateUtc="2024-07-26T05:06:00Z">
        <w:r w:rsidR="00A30191">
          <w:rPr>
            <w:szCs w:val="24"/>
          </w:rPr>
          <w:t xml:space="preserve">, as forecasting may be more </w:t>
        </w:r>
      </w:ins>
      <w:ins w:id="119" w:author="Billy Mitchell" w:date="2024-07-26T01:07:00Z" w16du:dateUtc="2024-07-26T05:07:00Z">
        <w:r w:rsidR="00A30191">
          <w:rPr>
            <w:szCs w:val="24"/>
          </w:rPr>
          <w:t>controlled and idealized than the complicated realities of regulation usage</w:t>
        </w:r>
      </w:ins>
      <w:ins w:id="120"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121" w:author="Billy Mitchell" w:date="2024-06-03T12:32:00Z" w16du:dateUtc="2024-06-03T16:32:00Z">
        <w:r w:rsidR="000732A4">
          <w:rPr>
            <w:szCs w:val="24"/>
          </w:rPr>
          <w:t>, though with</w:t>
        </w:r>
      </w:ins>
      <w:ins w:id="122" w:author="Billy Mitchell" w:date="2024-06-03T12:33:00Z" w16du:dateUtc="2024-06-03T16:33:00Z">
        <w:r w:rsidR="000732A4">
          <w:rPr>
            <w:szCs w:val="24"/>
          </w:rPr>
          <w:t xml:space="preserve"> an effect size smaller than the typical range </w:t>
        </w:r>
      </w:ins>
      <w:ins w:id="123" w:author="Billy Mitchell" w:date="2024-06-03T12:39:00Z" w16du:dateUtc="2024-06-03T16:39:00Z">
        <w:r w:rsidR="000732A4">
          <w:rPr>
            <w:szCs w:val="24"/>
          </w:rPr>
          <w:t>found by Matthews et al. (20</w:t>
        </w:r>
      </w:ins>
      <w:ins w:id="124"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 xml:space="preserve">many study design differences between Studies 1 and 2 limited our ability to </w:t>
      </w:r>
      <w:ins w:id="125" w:author="Billy Mitchell" w:date="2024-07-26T01:07:00Z" w16du:dateUtc="2024-07-26T05:07:00Z">
        <w:r w:rsidR="00A30191">
          <w:rPr>
            <w:szCs w:val="24"/>
          </w:rPr>
          <w:t xml:space="preserve">make direct comparisons and </w:t>
        </w:r>
      </w:ins>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20E8C223" w:rsidR="00A315ED" w:rsidRDefault="00582F95" w:rsidP="00C6526E">
      <w:pPr>
        <w:spacing w:after="0" w:line="480" w:lineRule="auto"/>
        <w:ind w:left="0" w:firstLine="720"/>
        <w:rPr>
          <w:b/>
          <w:szCs w:val="24"/>
        </w:rPr>
      </w:pPr>
      <w:r>
        <w:rPr>
          <w:szCs w:val="24"/>
        </w:rPr>
        <w:lastRenderedPageBreak/>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ins w:id="126" w:author="Billy Mitchell" w:date="2024-07-26T01:08:00Z" w16du:dateUtc="2024-07-26T05:08:00Z">
        <w:r w:rsidR="00A30191">
          <w:rPr>
            <w:szCs w:val="24"/>
          </w:rPr>
          <w:t xml:space="preserve">This study again featured greater </w:t>
        </w:r>
      </w:ins>
      <w:ins w:id="127" w:author="Billy Mitchell" w:date="2024-07-26T01:09:00Z" w16du:dateUtc="2024-07-26T05:09:00Z">
        <w:r w:rsidR="00A30191">
          <w:rPr>
            <w:szCs w:val="24"/>
          </w:rPr>
          <w:t>experimental</w:t>
        </w:r>
      </w:ins>
      <w:ins w:id="128" w:author="Billy Mitchell" w:date="2024-07-26T01:08:00Z" w16du:dateUtc="2024-07-26T05:08:00Z">
        <w:r w:rsidR="00A30191">
          <w:rPr>
            <w:szCs w:val="24"/>
          </w:rPr>
          <w:t xml:space="preserve"> control th</w:t>
        </w:r>
      </w:ins>
      <w:ins w:id="129" w:author="Billy Mitchell" w:date="2024-07-26T01:09:00Z" w16du:dateUtc="2024-07-26T05:09:00Z">
        <w:r w:rsidR="00A30191">
          <w:rPr>
            <w:szCs w:val="24"/>
          </w:rPr>
          <w:t xml:space="preserve">an Study </w:t>
        </w:r>
        <w:proofErr w:type="gramStart"/>
        <w:r w:rsidR="00A30191">
          <w:rPr>
            <w:szCs w:val="24"/>
          </w:rPr>
          <w:t>1, but</w:t>
        </w:r>
        <w:proofErr w:type="gramEnd"/>
        <w:r w:rsidR="00A30191">
          <w:rPr>
            <w:szCs w:val="24"/>
          </w:rPr>
          <w:t xml:space="preserve"> retained some of Study 1 design features to promote ecological </w:t>
        </w:r>
      </w:ins>
      <w:ins w:id="130" w:author="Billy Mitchell" w:date="2024-07-26T01:10:00Z" w16du:dateUtc="2024-07-26T05:10:00Z">
        <w:r w:rsidR="00A30191">
          <w:rPr>
            <w:szCs w:val="24"/>
          </w:rPr>
          <w:t>validity.</w:t>
        </w:r>
      </w:ins>
      <w:ins w:id="131" w:author="Billy Mitchell" w:date="2024-07-26T01:09:00Z" w16du:dateUtc="2024-07-26T05:09:00Z">
        <w:r w:rsidR="00A30191">
          <w:rPr>
            <w:szCs w:val="24"/>
          </w:rPr>
          <w:t xml:space="preserve"> </w:t>
        </w:r>
      </w:ins>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132" w:name="_Hlk172732134"/>
      <w:r>
        <w:rPr>
          <w:szCs w:val="24"/>
        </w:rPr>
        <w:t>Study</w:t>
      </w:r>
      <w:r w:rsidR="00083D59" w:rsidRPr="008C7178">
        <w:rPr>
          <w:szCs w:val="24"/>
        </w:rPr>
        <w:t xml:space="preserve"> 1 tested whether the emotional intensity of negatively-valenced events was associated with the likelihood </w:t>
      </w:r>
      <w:bookmarkEnd w:id="132"/>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lastRenderedPageBreak/>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33"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33"/>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w:t>
      </w:r>
      <w:r w:rsidR="00134823">
        <w:rPr>
          <w:szCs w:val="24"/>
        </w:rPr>
        <w:lastRenderedPageBreak/>
        <w:t xml:space="preserve">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gramStart"/>
      <w:r w:rsidRPr="00957D51">
        <w:rPr>
          <w:i/>
          <w:szCs w:val="24"/>
        </w:rPr>
        <w:t>Pr(</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w:t>
      </w:r>
      <w:r w:rsidR="00E37E22">
        <w:rPr>
          <w:szCs w:val="24"/>
        </w:rPr>
        <w:lastRenderedPageBreak/>
        <w:t xml:space="preserve">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xml:space="preserve">”, “A little”, “A moderate </w:t>
      </w:r>
      <w:r w:rsidR="00902E89">
        <w:rPr>
          <w:szCs w:val="24"/>
        </w:rPr>
        <w:lastRenderedPageBreak/>
        <w:t>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134" w:author="Billy Mitchell" w:date="2024-07-12T22:43:00Z" w16du:dateUtc="2024-07-13T02:43:00Z">
        <w:r w:rsidR="001B24AA">
          <w:rPr>
            <w:szCs w:val="24"/>
          </w:rPr>
          <w:t xml:space="preserve"> designed to be</w:t>
        </w:r>
      </w:ins>
      <w:ins w:id="135" w:author="Billy Mitchell" w:date="2024-07-12T22:44:00Z" w16du:dateUtc="2024-07-13T02:44:00Z">
        <w:r w:rsidR="001B24AA">
          <w:rPr>
            <w:szCs w:val="24"/>
          </w:rPr>
          <w:t xml:space="preserve"> either</w:t>
        </w:r>
      </w:ins>
      <w:ins w:id="136" w:author="Billy Mitchell" w:date="2024-07-12T22:43:00Z" w16du:dateUtc="2024-07-13T02:43:00Z">
        <w:r w:rsidR="001B24AA">
          <w:rPr>
            <w:szCs w:val="24"/>
          </w:rPr>
          <w:t xml:space="preserve"> </w:t>
        </w:r>
      </w:ins>
      <w:ins w:id="137"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lastRenderedPageBreak/>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w:t>
      </w:r>
      <w:r w:rsidR="00E40F37" w:rsidRPr="008C7178">
        <w:rPr>
          <w:szCs w:val="24"/>
        </w:rPr>
        <w:lastRenderedPageBreak/>
        <w:t xml:space="preserve">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138"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d="139"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140" w:author="Billy Mitchell" w:date="2024-07-12T22:46:00Z" w16du:dateUtc="2024-07-13T02:46:00Z">
        <w:r w:rsidR="001B24AA" w:rsidRPr="000E4249">
          <w:rPr>
            <w:szCs w:val="24"/>
          </w:rPr>
          <w:t xml:space="preserve"> (</w:t>
        </w:r>
        <w:r w:rsidR="001B24AA" w:rsidRPr="000E4249">
          <w:rPr>
            <w:bCs/>
            <w:szCs w:val="24"/>
            <w:rPrChange w:id="141" w:author="Billy Mitchell" w:date="2024-07-23T14:06:00Z" w16du:dateUtc="2024-07-23T18:06:00Z">
              <w:rPr>
                <w:bCs/>
                <w:sz w:val="22"/>
              </w:rPr>
            </w:rPrChange>
          </w:rPr>
          <w:t xml:space="preserve">"During </w:t>
        </w:r>
      </w:ins>
      <w:ins w:id="142" w:author="Billy Mitchell" w:date="2024-07-12T22:49:00Z" w16du:dateUtc="2024-07-13T02:49:00Z">
        <w:r w:rsidR="001B24AA" w:rsidRPr="000E4249">
          <w:rPr>
            <w:bCs/>
            <w:szCs w:val="24"/>
            <w:rPrChange w:id="143" w:author="Billy Mitchell" w:date="2024-07-23T14:06:00Z" w16du:dateUtc="2024-07-23T18:06:00Z">
              <w:rPr>
                <w:bCs/>
                <w:sz w:val="22"/>
              </w:rPr>
            </w:rPrChange>
          </w:rPr>
          <w:t>[</w:t>
        </w:r>
      </w:ins>
      <w:ins w:id="144" w:author="Billy Mitchell" w:date="2024-07-12T22:46:00Z" w16du:dateUtc="2024-07-13T02:46:00Z">
        <w:r w:rsidR="001B24AA" w:rsidRPr="000E4249">
          <w:rPr>
            <w:bCs/>
            <w:szCs w:val="24"/>
            <w:rPrChange w:id="145" w:author="Billy Mitchell" w:date="2024-07-23T14:06:00Z" w16du:dateUtc="2024-07-23T18:06:00Z">
              <w:rPr>
                <w:bCs/>
                <w:sz w:val="22"/>
              </w:rPr>
            </w:rPrChange>
          </w:rPr>
          <w:t>this event</w:t>
        </w:r>
      </w:ins>
      <w:ins w:id="146" w:author="Billy Mitchell" w:date="2024-07-12T22:49:00Z" w16du:dateUtc="2024-07-13T02:49:00Z">
        <w:r w:rsidR="001B24AA" w:rsidRPr="000E4249">
          <w:rPr>
            <w:bCs/>
            <w:szCs w:val="24"/>
            <w:rPrChange w:id="147" w:author="Billy Mitchell" w:date="2024-07-23T14:06:00Z" w16du:dateUtc="2024-07-23T18:06:00Z">
              <w:rPr>
                <w:bCs/>
                <w:sz w:val="22"/>
              </w:rPr>
            </w:rPrChange>
          </w:rPr>
          <w:t>]</w:t>
        </w:r>
      </w:ins>
      <w:ins w:id="148" w:author="Billy Mitchell" w:date="2024-07-12T22:46:00Z" w16du:dateUtc="2024-07-13T02:46:00Z">
        <w:r w:rsidR="001B24AA" w:rsidRPr="000E4249">
          <w:rPr>
            <w:bCs/>
            <w:szCs w:val="24"/>
            <w:rPrChange w:id="149" w:author="Billy Mitchell" w:date="2024-07-23T14:06:00Z" w16du:dateUtc="2024-07-23T18:06:00Z">
              <w:rPr>
                <w:bCs/>
                <w:sz w:val="22"/>
              </w:rPr>
            </w:rPrChange>
          </w:rPr>
          <w:t xml:space="preserve">, how intense was the </w:t>
        </w:r>
      </w:ins>
      <w:ins w:id="150" w:author="Billy Mitchell" w:date="2024-07-12T22:49:00Z" w16du:dateUtc="2024-07-13T02:49:00Z">
        <w:r w:rsidR="001B24AA" w:rsidRPr="000E4249">
          <w:rPr>
            <w:bCs/>
            <w:szCs w:val="24"/>
            <w:rPrChange w:id="151" w:author="Billy Mitchell" w:date="2024-07-23T14:06:00Z" w16du:dateUtc="2024-07-23T18:06:00Z">
              <w:rPr>
                <w:bCs/>
                <w:sz w:val="22"/>
              </w:rPr>
            </w:rPrChange>
          </w:rPr>
          <w:t>[</w:t>
        </w:r>
      </w:ins>
      <w:ins w:id="152" w:author="Billy Mitchell" w:date="2024-07-12T22:46:00Z" w16du:dateUtc="2024-07-13T02:46:00Z">
        <w:r w:rsidR="001B24AA" w:rsidRPr="000E4249">
          <w:rPr>
            <w:bCs/>
            <w:szCs w:val="24"/>
            <w:rPrChange w:id="153" w:author="Billy Mitchell" w:date="2024-07-23T14:06:00Z" w16du:dateUtc="2024-07-23T18:06:00Z">
              <w:rPr>
                <w:bCs/>
                <w:sz w:val="22"/>
              </w:rPr>
            </w:rPrChange>
          </w:rPr>
          <w:t>emotion</w:t>
        </w:r>
      </w:ins>
      <w:ins w:id="154" w:author="Billy Mitchell" w:date="2024-07-12T22:49:00Z" w16du:dateUtc="2024-07-13T02:49:00Z">
        <w:r w:rsidR="001B24AA" w:rsidRPr="000E4249">
          <w:rPr>
            <w:bCs/>
            <w:szCs w:val="24"/>
            <w:rPrChange w:id="155" w:author="Billy Mitchell" w:date="2024-07-23T14:06:00Z" w16du:dateUtc="2024-07-23T18:06:00Z">
              <w:rPr>
                <w:bCs/>
                <w:sz w:val="22"/>
              </w:rPr>
            </w:rPrChange>
          </w:rPr>
          <w:t>]</w:t>
        </w:r>
      </w:ins>
      <w:ins w:id="156" w:author="Billy Mitchell" w:date="2024-07-12T22:46:00Z" w16du:dateUtc="2024-07-13T02:46:00Z">
        <w:r w:rsidR="001B24AA" w:rsidRPr="000E4249">
          <w:rPr>
            <w:bCs/>
            <w:szCs w:val="24"/>
            <w:rPrChange w:id="157"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158" w:author="Billy Mitchell" w:date="2024-07-12T22:50:00Z" w16du:dateUtc="2024-07-13T02:50:00Z">
        <w:r w:rsidR="001B24AA" w:rsidRPr="000E4249">
          <w:rPr>
            <w:szCs w:val="24"/>
          </w:rPr>
          <w:t xml:space="preserve"> (</w:t>
        </w:r>
        <w:r w:rsidR="001B24AA" w:rsidRPr="000E4249">
          <w:rPr>
            <w:bCs/>
            <w:szCs w:val="24"/>
            <w:rPrChange w:id="159"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160"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w:t>
      </w:r>
      <w:r w:rsidRPr="008C7178">
        <w:rPr>
          <w:szCs w:val="24"/>
        </w:rPr>
        <w:lastRenderedPageBreak/>
        <w:t xml:space="preserve">regulatory responses were assessed in response to each emotion rather than each event. </w:t>
      </w:r>
      <w:bookmarkStart w:id="161"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61"/>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w:t>
      </w:r>
      <w:r w:rsidR="0014196C">
        <w:rPr>
          <w:szCs w:val="24"/>
        </w:rPr>
        <w:lastRenderedPageBreak/>
        <w:t xml:space="preserve">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162"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163" w:author="Billy Mitchell" w:date="2024-07-12T23:28:00Z" w16du:dateUtc="2024-07-13T03:28:00Z">
        <w:r w:rsidRPr="00A76031">
          <w:rPr>
            <w:b/>
            <w:bCs/>
            <w:szCs w:val="24"/>
            <w:rPrChange w:id="164" w:author="Billy Mitchell" w:date="2024-07-12T23:28:00Z" w16du:dateUtc="2024-07-13T03:28:00Z">
              <w:rPr>
                <w:szCs w:val="24"/>
              </w:rPr>
            </w:rPrChange>
          </w:rPr>
          <w:lastRenderedPageBreak/>
          <w:t xml:space="preserve">Event </w:t>
        </w:r>
        <w:r>
          <w:rPr>
            <w:b/>
            <w:bCs/>
            <w:szCs w:val="24"/>
          </w:rPr>
          <w:t xml:space="preserve">Location </w:t>
        </w:r>
        <w:r w:rsidRPr="00A76031">
          <w:rPr>
            <w:b/>
            <w:bCs/>
            <w:szCs w:val="24"/>
            <w:rPrChange w:id="165" w:author="Billy Mitchell" w:date="2024-07-12T23:28:00Z" w16du:dateUtc="2024-07-13T03:28:00Z">
              <w:rPr>
                <w:szCs w:val="24"/>
              </w:rPr>
            </w:rPrChange>
          </w:rPr>
          <w:t>Coding.</w:t>
        </w:r>
        <w:r>
          <w:rPr>
            <w:b/>
            <w:bCs/>
            <w:szCs w:val="24"/>
          </w:rPr>
          <w:t xml:space="preserve"> </w:t>
        </w:r>
      </w:ins>
      <w:ins w:id="166" w:author="Billy Mitchell" w:date="2024-07-12T23:29:00Z" w16du:dateUtc="2024-07-13T03:29:00Z">
        <w:r w:rsidRPr="00A76031">
          <w:rPr>
            <w:szCs w:val="24"/>
            <w:rPrChange w:id="167" w:author="Billy Mitchell" w:date="2024-07-12T23:29:00Z" w16du:dateUtc="2024-07-13T03:29:00Z">
              <w:rPr>
                <w:b/>
                <w:bCs/>
                <w:szCs w:val="24"/>
              </w:rPr>
            </w:rPrChange>
          </w:rPr>
          <w:t xml:space="preserve">Prior </w:t>
        </w:r>
        <w:r>
          <w:rPr>
            <w:szCs w:val="24"/>
          </w:rPr>
          <w:t xml:space="preserve">to launching our study, </w:t>
        </w:r>
      </w:ins>
      <w:ins w:id="168" w:author="Billy Mitchell" w:date="2024-07-12T23:30:00Z" w16du:dateUtc="2024-07-13T03:30:00Z">
        <w:r>
          <w:rPr>
            <w:szCs w:val="24"/>
          </w:rPr>
          <w:t>a key</w:t>
        </w:r>
      </w:ins>
      <w:ins w:id="169" w:author="Billy Mitchell" w:date="2024-07-12T23:32:00Z" w16du:dateUtc="2024-07-13T03:32:00Z">
        <w:r w:rsidR="005B1AD8">
          <w:rPr>
            <w:szCs w:val="24"/>
          </w:rPr>
          <w:t xml:space="preserve"> was </w:t>
        </w:r>
      </w:ins>
      <w:ins w:id="170" w:author="Billy Mitchell" w:date="2024-07-12T23:33:00Z" w16du:dateUtc="2024-07-13T03:33:00Z">
        <w:r w:rsidR="005B1AD8">
          <w:rPr>
            <w:szCs w:val="24"/>
          </w:rPr>
          <w:t>generated by research staff</w:t>
        </w:r>
      </w:ins>
      <w:ins w:id="171"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172" w:author="Billy Mitchell" w:date="2024-07-12T23:31:00Z" w16du:dateUtc="2024-07-13T03:31:00Z">
        <w:r>
          <w:rPr>
            <w:szCs w:val="24"/>
          </w:rPr>
          <w:t>including descriptions</w:t>
        </w:r>
      </w:ins>
      <w:ins w:id="173" w:author="Billy Mitchell" w:date="2024-07-12T23:32:00Z" w16du:dateUtc="2024-07-13T03:32:00Z">
        <w:r>
          <w:rPr>
            <w:szCs w:val="24"/>
          </w:rPr>
          <w:t>, temporal order,</w:t>
        </w:r>
      </w:ins>
      <w:ins w:id="174" w:author="Billy Mitchell" w:date="2024-07-12T23:31:00Z" w16du:dateUtc="2024-07-13T03:31:00Z">
        <w:r>
          <w:rPr>
            <w:szCs w:val="24"/>
          </w:rPr>
          <w:t xml:space="preserve"> and the approximate locations of each event.</w:t>
        </w:r>
      </w:ins>
      <w:ins w:id="175" w:author="Billy Mitchell" w:date="2024-07-12T23:33:00Z" w16du:dateUtc="2024-07-13T03:33:00Z">
        <w:r w:rsidR="005B1AD8">
          <w:rPr>
            <w:szCs w:val="24"/>
          </w:rPr>
          <w:t xml:space="preserve"> </w:t>
        </w:r>
      </w:ins>
      <w:ins w:id="176" w:author="Billy Mitchell" w:date="2024-07-12T23:34:00Z" w16du:dateUtc="2024-07-13T03:34:00Z">
        <w:r w:rsidR="005B1AD8">
          <w:rPr>
            <w:szCs w:val="24"/>
          </w:rPr>
          <w:t xml:space="preserve">This key was used as a reference by two </w:t>
        </w:r>
      </w:ins>
      <w:ins w:id="177" w:author="Billy Mitchell" w:date="2024-07-12T23:35:00Z" w16du:dateUtc="2024-07-13T03:35:00Z">
        <w:r w:rsidR="005B1AD8">
          <w:rPr>
            <w:szCs w:val="24"/>
          </w:rPr>
          <w:t xml:space="preserve">additional </w:t>
        </w:r>
      </w:ins>
      <w:ins w:id="178" w:author="Billy Mitchell" w:date="2024-07-12T23:34:00Z" w16du:dateUtc="2024-07-13T03:34:00Z">
        <w:r w:rsidR="005B1AD8">
          <w:rPr>
            <w:szCs w:val="24"/>
          </w:rPr>
          <w:t>hypothesi</w:t>
        </w:r>
      </w:ins>
      <w:ins w:id="179" w:author="Billy Mitchell" w:date="2024-07-12T23:35:00Z" w16du:dateUtc="2024-07-13T03:35:00Z">
        <w:r w:rsidR="005B1AD8">
          <w:rPr>
            <w:szCs w:val="24"/>
          </w:rPr>
          <w:t xml:space="preserve">s-blind independent raters who had not experienced the haunted house to identify the approximate locations of each event </w:t>
        </w:r>
      </w:ins>
      <w:ins w:id="180" w:author="Billy Mitchell" w:date="2024-07-12T23:36:00Z" w16du:dateUtc="2024-07-13T03:36:00Z">
        <w:r w:rsidR="005B1AD8">
          <w:rPr>
            <w:szCs w:val="24"/>
          </w:rPr>
          <w:t>reported</w:t>
        </w:r>
      </w:ins>
      <w:ins w:id="181" w:author="Billy Mitchell" w:date="2024-07-12T23:35:00Z" w16du:dateUtc="2024-07-13T03:35:00Z">
        <w:r w:rsidR="005B1AD8">
          <w:rPr>
            <w:szCs w:val="24"/>
          </w:rPr>
          <w:t xml:space="preserve"> by participants </w:t>
        </w:r>
      </w:ins>
      <w:ins w:id="182" w:author="Billy Mitchell" w:date="2024-07-12T23:36:00Z" w16du:dateUtc="2024-07-13T03:36:00Z">
        <w:r w:rsidR="005B1AD8">
          <w:rPr>
            <w:szCs w:val="24"/>
          </w:rPr>
          <w:t>using the detailed descriptions that they provided</w:t>
        </w:r>
      </w:ins>
      <w:ins w:id="183" w:author="Billy Mitchell" w:date="2024-07-12T23:37:00Z" w16du:dateUtc="2024-07-13T03:37:00Z">
        <w:r w:rsidR="005B1AD8">
          <w:rPr>
            <w:szCs w:val="24"/>
          </w:rPr>
          <w:t xml:space="preserve">. Each event was labeled as occurring either within one of the four sections or as “not applicable” in cases of high </w:t>
        </w:r>
      </w:ins>
      <w:ins w:id="184" w:author="Billy Mitchell" w:date="2024-07-12T23:38:00Z" w16du:dateUtc="2024-07-13T03:38:00Z">
        <w:r w:rsidR="005B1AD8">
          <w:rPr>
            <w:szCs w:val="24"/>
          </w:rPr>
          <w:t xml:space="preserve">ambiguity. The </w:t>
        </w:r>
      </w:ins>
      <w:ins w:id="185" w:author="Billy Mitchell" w:date="2024-07-12T23:42:00Z" w16du:dateUtc="2024-07-13T03:42:00Z">
        <w:r w:rsidR="0032126A">
          <w:rPr>
            <w:szCs w:val="24"/>
          </w:rPr>
          <w:t xml:space="preserve">training and </w:t>
        </w:r>
      </w:ins>
      <w:ins w:id="186" w:author="Billy Mitchell" w:date="2024-07-12T23:38:00Z" w16du:dateUtc="2024-07-13T03:38:00Z">
        <w:r w:rsidR="005B1AD8">
          <w:rPr>
            <w:szCs w:val="24"/>
          </w:rPr>
          <w:t>rating process</w:t>
        </w:r>
      </w:ins>
      <w:ins w:id="187" w:author="Billy Mitchell" w:date="2024-07-12T23:39:00Z" w16du:dateUtc="2024-07-13T03:39:00Z">
        <w:r w:rsidR="005B1AD8">
          <w:rPr>
            <w:szCs w:val="24"/>
          </w:rPr>
          <w:t xml:space="preserve"> otherwise mirrored the procedure outlined for strategy usage coding. </w:t>
        </w:r>
      </w:ins>
      <w:proofErr w:type="gramStart"/>
      <w:ins w:id="188" w:author="Billy Mitchell" w:date="2024-07-12T23:43:00Z" w16du:dateUtc="2024-07-13T03:43:00Z">
        <w:r w:rsidR="0032126A">
          <w:rPr>
            <w:szCs w:val="24"/>
          </w:rPr>
          <w:t>Agreement</w:t>
        </w:r>
        <w:proofErr w:type="gramEnd"/>
        <w:r w:rsidR="0032126A">
          <w:rPr>
            <w:szCs w:val="24"/>
          </w:rPr>
          <w:t xml:space="preserve"> between raters was high (IRR = 0.91</w:t>
        </w:r>
      </w:ins>
      <w:ins w:id="189" w:author="Billy Mitchell" w:date="2024-07-12T23:44:00Z" w16du:dateUtc="2024-07-13T03:44:00Z">
        <w:r w:rsidR="0032126A">
          <w:rPr>
            <w:szCs w:val="24"/>
          </w:rPr>
          <w:t>8).</w:t>
        </w:r>
      </w:ins>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ins w:id="190"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 xml:space="preserve">(R Core Team, </w:t>
      </w:r>
      <w:r w:rsidR="000E4249" w:rsidRPr="000E4249">
        <w:lastRenderedPageBreak/>
        <w:t>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8132061" w:rsidR="0057698D" w:rsidRPr="00C05F02" w:rsidRDefault="00E77A87" w:rsidP="00C05F02">
      <w:pPr>
        <w:spacing w:after="0" w:line="480" w:lineRule="auto"/>
        <w:ind w:left="0" w:firstLine="720"/>
        <w:rPr>
          <w:ins w:id="191" w:author="Billy Mitchell" w:date="2024-07-12T23:21:00Z" w16du:dateUtc="2024-07-13T03:21:00Z"/>
        </w:rPr>
      </w:pPr>
      <w:ins w:id="192" w:author="Billy Mitchell" w:date="2024-07-12T23:00:00Z" w16du:dateUtc="2024-07-13T03:00:00Z">
        <w:r>
          <w:rPr>
            <w:szCs w:val="24"/>
          </w:rPr>
          <w:t>This observational approach, using the idio</w:t>
        </w:r>
      </w:ins>
      <w:ins w:id="193" w:author="Billy Mitchell" w:date="2024-07-26T01:12:00Z" w16du:dateUtc="2024-07-26T05:12:00Z">
        <w:r w:rsidR="00A30191">
          <w:rPr>
            <w:szCs w:val="24"/>
          </w:rPr>
          <w:t>graphic</w:t>
        </w:r>
      </w:ins>
      <w:ins w:id="194" w:author="Billy Mitchell" w:date="2024-07-12T23:00:00Z" w16du:dateUtc="2024-07-13T03:00:00Z">
        <w:r>
          <w:rPr>
            <w:szCs w:val="24"/>
          </w:rPr>
          <w:t xml:space="preserve"> self-reported emotional intensity of each subject to predict regulation behaviors, differs substantively from its </w:t>
        </w:r>
        <w:proofErr w:type="gramStart"/>
        <w:r>
          <w:rPr>
            <w:szCs w:val="24"/>
          </w:rPr>
          <w:t>experimentally-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ins>
      <w:ins w:id="195" w:author="Billy Mitchell" w:date="2024-07-12T23:02:00Z" w16du:dateUtc="2024-07-13T03:02:00Z">
        <w:r w:rsidR="004A023F">
          <w:rPr>
            <w:szCs w:val="24"/>
          </w:rPr>
          <w:t xml:space="preserve">likely </w:t>
        </w:r>
      </w:ins>
      <w:ins w:id="196" w:author="Billy Mitchell" w:date="2024-07-12T23:00:00Z" w16du:dateUtc="2024-07-13T03:00:00Z">
        <w:r>
          <w:rPr>
            <w:szCs w:val="24"/>
          </w:rPr>
          <w:t>reduce potential confounds and are better able to address causality.</w:t>
        </w:r>
      </w:ins>
      <w:ins w:id="197" w:author="Billy Mitchell" w:date="2024-07-12T23:16:00Z" w16du:dateUtc="2024-07-13T03:16:00Z">
        <w:r w:rsidR="0057698D">
          <w:rPr>
            <w:szCs w:val="24"/>
          </w:rPr>
          <w:t xml:space="preserve"> </w:t>
        </w:r>
      </w:ins>
      <w:ins w:id="198"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w:t>
        </w:r>
      </w:ins>
      <w:ins w:id="199" w:author="Billy Mitchell" w:date="2024-07-26T01:16:00Z" w16du:dateUtc="2024-07-26T05:16:00Z">
        <w:r w:rsidR="0012001C">
          <w:t>i</w:t>
        </w:r>
      </w:ins>
      <w:ins w:id="200" w:author="Billy Mitchell" w:date="2024-07-26T01:17:00Z" w16du:dateUtc="2024-07-26T05:17:00Z">
        <w:r w:rsidR="0012001C">
          <w:t xml:space="preserve">diographic </w:t>
        </w:r>
      </w:ins>
      <w:ins w:id="201" w:author="Billy Mitchell" w:date="2024-07-23T16:35:00Z" w16du:dateUtc="2024-07-23T20:35:00Z">
        <w:r w:rsidR="00466D8D" w:rsidRPr="00C05F02">
          <w:t>approach</w:t>
        </w:r>
        <w:r w:rsidR="00466D8D">
          <w:t xml:space="preserve"> </w:t>
        </w:r>
      </w:ins>
      <w:ins w:id="202" w:author="Billy Mitchell" w:date="2024-07-26T01:17:00Z" w16du:dateUtc="2024-07-26T05:17:00Z">
        <w:r w:rsidR="0012001C">
          <w:t xml:space="preserve">that </w:t>
        </w:r>
      </w:ins>
      <w:ins w:id="203" w:author="Billy Mitchell" w:date="2024-07-23T16:35:00Z" w16du:dateUtc="2024-07-23T20:35:00Z">
        <w:r w:rsidR="00466D8D">
          <w:t>we had</w:t>
        </w:r>
        <w:r w:rsidR="00466D8D" w:rsidRPr="00C05F02">
          <w:t>, we</w:t>
        </w:r>
        <w:r w:rsidR="00466D8D">
          <w:t xml:space="preserve"> </w:t>
        </w:r>
        <w:r w:rsidR="00466D8D" w:rsidRPr="00C05F02">
          <w:t>assume that the personal experience</w:t>
        </w:r>
      </w:ins>
      <w:ins w:id="204" w:author="Billy Mitchell" w:date="2024-07-23T16:36:00Z" w16du:dateUtc="2024-07-23T20:36:00Z">
        <w:r w:rsidR="00466D8D">
          <w:t>s</w:t>
        </w:r>
      </w:ins>
      <w:ins w:id="205" w:author="Billy Mitchell" w:date="2024-07-23T16:35:00Z" w16du:dateUtc="2024-07-23T20:35:00Z">
        <w:r w:rsidR="00466D8D" w:rsidRPr="00C05F02">
          <w:t xml:space="preserve"> report</w:t>
        </w:r>
        <w:r w:rsidR="00466D8D">
          <w:t>ed represent</w:t>
        </w:r>
        <w:r w:rsidR="00466D8D" w:rsidRPr="00C05F02">
          <w:t xml:space="preserve"> </w:t>
        </w:r>
      </w:ins>
      <w:ins w:id="206" w:author="Billy Mitchell" w:date="2024-07-26T01:13:00Z" w16du:dateUtc="2024-07-26T05:13:00Z">
        <w:r w:rsidR="00A30191">
          <w:t xml:space="preserve">emotion </w:t>
        </w:r>
      </w:ins>
      <w:ins w:id="207" w:author="Billy Mitchell" w:date="2024-07-23T16:35:00Z" w16du:dateUtc="2024-07-23T20:35:00Z">
        <w:r w:rsidR="00466D8D" w:rsidRPr="00C05F02">
          <w:t>pre-regulation</w:t>
        </w:r>
      </w:ins>
      <w:ins w:id="208" w:author="Billy Mitchell" w:date="2024-07-26T01:14:00Z" w16du:dateUtc="2024-07-26T05:14:00Z">
        <w:r w:rsidR="0012001C">
          <w:t xml:space="preserve">, though it may be the case that </w:t>
        </w:r>
      </w:ins>
      <w:ins w:id="209" w:author="Billy Mitchell" w:date="2024-07-26T01:16:00Z" w16du:dateUtc="2024-07-26T05:16:00Z">
        <w:r w:rsidR="0012001C">
          <w:t>these reports</w:t>
        </w:r>
      </w:ins>
      <w:ins w:id="210" w:author="Billy Mitchell" w:date="2024-07-26T01:14:00Z" w16du:dateUtc="2024-07-26T05:14:00Z">
        <w:r w:rsidR="0012001C">
          <w:t xml:space="preserve"> were </w:t>
        </w:r>
      </w:ins>
      <w:ins w:id="211" w:author="Billy Mitchell" w:date="2024-07-26T01:16:00Z" w16du:dateUtc="2024-07-26T05:16:00Z">
        <w:r w:rsidR="0012001C">
          <w:t xml:space="preserve">also </w:t>
        </w:r>
      </w:ins>
      <w:ins w:id="212" w:author="Billy Mitchell" w:date="2024-07-26T01:14:00Z" w16du:dateUtc="2024-07-26T05:14:00Z">
        <w:r w:rsidR="0012001C">
          <w:t xml:space="preserve">influenced by post-regulation </w:t>
        </w:r>
        <w:proofErr w:type="gramStart"/>
        <w:r w:rsidR="0012001C">
          <w:t>emotion</w:t>
        </w:r>
      </w:ins>
      <w:ins w:id="213" w:author="Billy Mitchell" w:date="2024-07-26T01:16:00Z" w16du:dateUtc="2024-07-26T05:16:00Z">
        <w:r w:rsidR="0012001C">
          <w:t xml:space="preserve"> </w:t>
        </w:r>
      </w:ins>
      <w:ins w:id="214" w:author="Billy Mitchell" w:date="2024-07-23T16:35:00Z" w16du:dateUtc="2024-07-23T20:35:00Z">
        <w:r w:rsidR="00466D8D" w:rsidRPr="00C05F02">
          <w:t>.</w:t>
        </w:r>
      </w:ins>
      <w:proofErr w:type="gramEnd"/>
      <w:ins w:id="215" w:author="Billy Mitchell" w:date="2024-07-26T01:17:00Z" w16du:dateUtc="2024-07-26T05:17:00Z">
        <w:r w:rsidR="0012001C">
          <w:t xml:space="preserve"> While pre- and post-regulation emotion intensities appear highly correlated </w:t>
        </w:r>
      </w:ins>
      <w:r w:rsidR="0012001C">
        <w:fldChar w:fldCharType="begin"/>
      </w:r>
      <w:r w:rsidR="0012001C">
        <w:instrText xml:space="preserve"> ADDIN ZOTERO_ITEM CSL_CITATION {"citationID":"2dDlVlOS","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ins w:id="216" w:author="Billy Mitchell" w:date="2024-07-26T01:17:00Z" w16du:dateUtc="2024-07-26T05:17:00Z">
        <w:r w:rsidR="0012001C">
          <w:t xml:space="preserve">, important differences may be obfuscated. </w:t>
        </w:r>
      </w:ins>
      <w:ins w:id="217" w:author="Billy Mitchell" w:date="2024-07-23T16:37:00Z" w16du:dateUtc="2024-07-23T20:37:00Z">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ins>
      <w:ins w:id="218" w:author="Billy Mitchell" w:date="2024-07-26T01:18:00Z" w16du:dateUtc="2024-07-26T05:18:00Z">
        <w:r w:rsidR="0012001C">
          <w:rPr>
            <w:szCs w:val="24"/>
          </w:rPr>
          <w:t>without the degree of experimental control that prior studies established</w:t>
        </w:r>
      </w:ins>
      <w:ins w:id="219" w:author="Billy Mitchell" w:date="2024-07-23T16:37:00Z" w16du:dateUtc="2024-07-23T20:37:00Z">
        <w:r w:rsidR="00466D8D">
          <w:rPr>
            <w:szCs w:val="24"/>
          </w:rPr>
          <w:t>.</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 xml:space="preserve">These </w:t>
      </w:r>
      <w:r w:rsidRPr="008C7178">
        <w:rPr>
          <w:szCs w:val="24"/>
        </w:rPr>
        <w:lastRenderedPageBreak/>
        <w:t>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20"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220"/>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w:t>
      </w:r>
      <w:r w:rsidR="00342888">
        <w:rPr>
          <w:bCs/>
          <w:szCs w:val="24"/>
        </w:rPr>
        <w:lastRenderedPageBreak/>
        <w:t xml:space="preserve">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63A7446C" w:rsidR="0043765F" w:rsidRDefault="00B720B2" w:rsidP="000967D7">
      <w:pPr>
        <w:spacing w:after="0" w:line="480" w:lineRule="auto"/>
        <w:ind w:left="0" w:firstLine="720"/>
        <w:rPr>
          <w:szCs w:val="24"/>
        </w:rPr>
      </w:pPr>
      <w:r w:rsidRPr="008C7178">
        <w:rPr>
          <w:b/>
          <w:szCs w:val="24"/>
        </w:rPr>
        <w:lastRenderedPageBreak/>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 xml:space="preserve">this dynamic, </w:t>
      </w:r>
      <w:proofErr w:type="gramStart"/>
      <w:r w:rsidR="0043765F">
        <w:rPr>
          <w:szCs w:val="24"/>
        </w:rPr>
        <w:t>high-intensity</w:t>
      </w:r>
      <w:proofErr w:type="gramEnd"/>
      <w:r w:rsidRPr="008C7178">
        <w:rPr>
          <w:szCs w:val="24"/>
        </w:rPr>
        <w:t xml:space="preserve"> </w:t>
      </w:r>
      <w:del w:id="221" w:author="Billy Mitchell" w:date="2024-07-26T01:19:00Z" w16du:dateUtc="2024-07-26T05:19:00Z">
        <w:r w:rsidR="0043765F" w:rsidDel="0012001C">
          <w:rPr>
            <w:szCs w:val="24"/>
          </w:rPr>
          <w:delText>situation</w:delText>
        </w:r>
      </w:del>
      <w:ins w:id="222" w:author="Billy Mitchell" w:date="2024-07-26T01:19:00Z" w16du:dateUtc="2024-07-26T05:19:00Z">
        <w:r w:rsidR="0012001C">
          <w:rPr>
            <w:szCs w:val="24"/>
          </w:rPr>
          <w:t>s</w:t>
        </w:r>
        <w:r w:rsidR="0012001C">
          <w:rPr>
            <w:szCs w:val="24"/>
          </w:rPr>
          <w:t>etting</w:t>
        </w:r>
      </w:ins>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3C1EBFD7"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1A8BB102" w:rsidR="003E0416" w:rsidRDefault="003A18DB" w:rsidP="003E0416">
      <w:pPr>
        <w:spacing w:after="0" w:line="480" w:lineRule="auto"/>
        <w:ind w:left="0" w:firstLine="720"/>
        <w:rPr>
          <w:ins w:id="223"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8F145E">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224" w:author="Billy Mitchell" w:date="2024-07-13T00:38:00Z">
        <w:r w:rsidRPr="00710F71">
          <w:rPr>
            <w:b/>
            <w:bCs/>
            <w:szCs w:val="24"/>
            <w:rPrChange w:id="225" w:author="Billy Mitchell" w:date="2024-07-13T00:38:00Z" w16du:dateUtc="2024-07-13T04:38:00Z">
              <w:rPr>
                <w:szCs w:val="24"/>
              </w:rPr>
            </w:rPrChange>
          </w:rPr>
          <w:t>Manipulated emotion intensity does not predict regulation</w:t>
        </w:r>
      </w:ins>
      <w:ins w:id="226" w:author="Billy Mitchell" w:date="2024-07-13T00:38:00Z" w16du:dateUtc="2024-07-13T04:38:00Z">
        <w:r>
          <w:rPr>
            <w:szCs w:val="24"/>
          </w:rPr>
          <w:t xml:space="preserve">. </w:t>
        </w:r>
      </w:ins>
      <w:ins w:id="227" w:author="Billy Mitchell" w:date="2024-07-12T23:45:00Z" w16du:dateUtc="2024-07-13T03:45:00Z">
        <w:r w:rsidR="003069BE">
          <w:rPr>
            <w:szCs w:val="24"/>
          </w:rPr>
          <w:t>Altho</w:t>
        </w:r>
      </w:ins>
      <w:ins w:id="228"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229" w:author="Billy Mitchell" w:date="2024-07-12T23:47:00Z" w16du:dateUtc="2024-07-13T03:47:00Z">
        <w:r w:rsidR="003069BE">
          <w:rPr>
            <w:szCs w:val="24"/>
          </w:rPr>
          <w:t>. As such, by specifying the intensity category of the section i</w:t>
        </w:r>
      </w:ins>
      <w:ins w:id="230"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231" w:author="Billy Mitchell" w:date="2024-07-12T23:49:00Z" w16du:dateUtc="2024-07-13T03:49:00Z">
        <w:r w:rsidR="003069BE">
          <w:rPr>
            <w:szCs w:val="24"/>
          </w:rPr>
          <w:t>a design that imperfectly</w:t>
        </w:r>
      </w:ins>
      <w:ins w:id="232" w:author="Billy Mitchell" w:date="2024-07-12T23:54:00Z" w16du:dateUtc="2024-07-13T03:54:00Z">
        <w:r w:rsidR="00580E79">
          <w:rPr>
            <w:szCs w:val="24"/>
          </w:rPr>
          <w:t>-</w:t>
        </w:r>
      </w:ins>
      <w:ins w:id="233" w:author="Billy Mitchell" w:date="2024-07-12T23:49:00Z" w16du:dateUtc="2024-07-13T03:49:00Z">
        <w:r w:rsidR="003069BE">
          <w:rPr>
            <w:szCs w:val="24"/>
          </w:rPr>
          <w:t>but</w:t>
        </w:r>
      </w:ins>
      <w:ins w:id="234" w:author="Billy Mitchell" w:date="2024-07-12T23:54:00Z" w16du:dateUtc="2024-07-13T03:54:00Z">
        <w:r w:rsidR="00580E79">
          <w:rPr>
            <w:szCs w:val="24"/>
          </w:rPr>
          <w:t>-</w:t>
        </w:r>
      </w:ins>
      <w:ins w:id="235" w:author="Billy Mitchell" w:date="2024-07-12T23:49:00Z" w16du:dateUtc="2024-07-13T03:49:00Z">
        <w:r w:rsidR="003069BE">
          <w:rPr>
            <w:szCs w:val="24"/>
          </w:rPr>
          <w:t>more</w:t>
        </w:r>
      </w:ins>
      <w:ins w:id="236" w:author="Billy Mitchell" w:date="2024-07-12T23:54:00Z" w16du:dateUtc="2024-07-13T03:54:00Z">
        <w:r w:rsidR="00580E79">
          <w:rPr>
            <w:szCs w:val="24"/>
          </w:rPr>
          <w:t>-</w:t>
        </w:r>
      </w:ins>
      <w:ins w:id="237" w:author="Billy Mitchell" w:date="2024-07-12T23:49:00Z" w16du:dateUtc="2024-07-13T03:49:00Z">
        <w:r w:rsidR="003069BE">
          <w:rPr>
            <w:szCs w:val="24"/>
          </w:rPr>
          <w:lastRenderedPageBreak/>
          <w:t xml:space="preserve">closely resembled the emotion manipulation exhibited in lab studies. </w:t>
        </w:r>
      </w:ins>
      <w:ins w:id="238" w:author="Billy Mitchell" w:date="2024-07-12T23:59:00Z" w16du:dateUtc="2024-07-13T03:59:00Z">
        <w:r w:rsidR="00580E79">
          <w:rPr>
            <w:szCs w:val="24"/>
          </w:rPr>
          <w:t>A paired t-test</w:t>
        </w:r>
      </w:ins>
      <w:ins w:id="239" w:author="Billy Mitchell" w:date="2024-07-13T00:01:00Z" w16du:dateUtc="2024-07-13T04:01:00Z">
        <w:r w:rsidR="00580E79">
          <w:rPr>
            <w:szCs w:val="24"/>
          </w:rPr>
          <w:t xml:space="preserve"> - </w:t>
        </w:r>
      </w:ins>
      <w:ins w:id="240" w:author="Billy Mitchell" w:date="2024-07-12T23:59:00Z" w16du:dateUtc="2024-07-13T03:59:00Z">
        <w:r w:rsidR="00580E79">
          <w:rPr>
            <w:szCs w:val="24"/>
          </w:rPr>
          <w:t>using r</w:t>
        </w:r>
      </w:ins>
      <w:ins w:id="241" w:author="Billy Mitchell" w:date="2024-07-12T23:57:00Z" w16du:dateUtc="2024-07-13T03:57:00Z">
        <w:r w:rsidR="00580E79">
          <w:rPr>
            <w:szCs w:val="24"/>
          </w:rPr>
          <w:t>atings</w:t>
        </w:r>
      </w:ins>
      <w:ins w:id="242" w:author="Billy Mitchell" w:date="2024-07-12T23:58:00Z" w16du:dateUtc="2024-07-13T03:58:00Z">
        <w:r w:rsidR="00580E79">
          <w:rPr>
            <w:szCs w:val="24"/>
          </w:rPr>
          <w:t xml:space="preserve"> of fear that</w:t>
        </w:r>
      </w:ins>
      <w:ins w:id="243" w:author="Billy Mitchell" w:date="2024-07-12T23:57:00Z" w16du:dateUtc="2024-07-13T03:57:00Z">
        <w:r w:rsidR="00580E79">
          <w:rPr>
            <w:szCs w:val="24"/>
          </w:rPr>
          <w:t xml:space="preserve"> subjects </w:t>
        </w:r>
      </w:ins>
      <w:ins w:id="244" w:author="Billy Mitchell" w:date="2024-07-12T23:58:00Z" w16du:dateUtc="2024-07-13T03:58:00Z">
        <w:r w:rsidR="00580E79">
          <w:rPr>
            <w:szCs w:val="24"/>
          </w:rPr>
          <w:t xml:space="preserve">self-reported </w:t>
        </w:r>
      </w:ins>
      <w:ins w:id="245" w:author="Billy Mitchell" w:date="2024-07-12T23:59:00Z" w16du:dateUtc="2024-07-13T03:59:00Z">
        <w:r w:rsidR="00580E79">
          <w:rPr>
            <w:szCs w:val="24"/>
          </w:rPr>
          <w:t xml:space="preserve">on a 5-point numeric scale </w:t>
        </w:r>
      </w:ins>
      <w:ins w:id="246" w:author="Billy Mitchell" w:date="2024-07-12T23:58:00Z" w16du:dateUtc="2024-07-13T03:58:00Z">
        <w:r w:rsidR="00580E79">
          <w:rPr>
            <w:szCs w:val="24"/>
          </w:rPr>
          <w:t>after each</w:t>
        </w:r>
      </w:ins>
      <w:ins w:id="247" w:author="Billy Mitchell" w:date="2024-07-12T23:59:00Z" w16du:dateUtc="2024-07-13T03:59:00Z">
        <w:r w:rsidR="00580E79">
          <w:rPr>
            <w:szCs w:val="24"/>
          </w:rPr>
          <w:t xml:space="preserve"> section</w:t>
        </w:r>
      </w:ins>
      <w:ins w:id="248" w:author="Billy Mitchell" w:date="2024-07-13T00:01:00Z" w16du:dateUtc="2024-07-13T04:01:00Z">
        <w:r w:rsidR="00580E79">
          <w:rPr>
            <w:szCs w:val="24"/>
          </w:rPr>
          <w:t xml:space="preserve"> during exposure -</w:t>
        </w:r>
      </w:ins>
      <w:ins w:id="249" w:author="Billy Mitchell" w:date="2024-07-12T23:58:00Z" w16du:dateUtc="2024-07-13T03:58:00Z">
        <w:r w:rsidR="00580E79">
          <w:rPr>
            <w:szCs w:val="24"/>
          </w:rPr>
          <w:t xml:space="preserve"> </w:t>
        </w:r>
      </w:ins>
      <w:ins w:id="250" w:author="Billy Mitchell" w:date="2024-07-12T23:59:00Z" w16du:dateUtc="2024-07-13T03:59:00Z">
        <w:r w:rsidR="00580E79">
          <w:rPr>
            <w:szCs w:val="24"/>
          </w:rPr>
          <w:t xml:space="preserve">confirmed that </w:t>
        </w:r>
      </w:ins>
      <w:ins w:id="251" w:author="Billy Mitchell" w:date="2024-07-13T00:00:00Z" w16du:dateUtc="2024-07-13T04:00:00Z">
        <w:r w:rsidR="00580E79">
          <w:rPr>
            <w:szCs w:val="24"/>
          </w:rPr>
          <w:t>subjects</w:t>
        </w:r>
      </w:ins>
      <w:ins w:id="252" w:author="Billy Mitchell" w:date="2024-07-13T00:01:00Z" w16du:dateUtc="2024-07-13T04:01:00Z">
        <w:r w:rsidR="00580E79">
          <w:rPr>
            <w:szCs w:val="24"/>
          </w:rPr>
          <w:t xml:space="preserve"> experienced the high-intensity sections with s</w:t>
        </w:r>
      </w:ins>
      <w:ins w:id="253" w:author="Billy Mitchell" w:date="2024-07-13T00:02:00Z" w16du:dateUtc="2024-07-13T04:02:00Z">
        <w:r w:rsidR="00580E79">
          <w:rPr>
            <w:szCs w:val="24"/>
          </w:rPr>
          <w:t>ignificantly more fear than the low-intensity sections (</w:t>
        </w:r>
      </w:ins>
      <w:ins w:id="254"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255" w:author="Billy Mitchell" w:date="2024-07-13T00:21:00Z" w16du:dateUtc="2024-07-13T04:21:00Z">
        <w:r w:rsidR="00E964CD">
          <w:rPr>
            <w:bCs/>
            <w:szCs w:val="24"/>
          </w:rPr>
          <w:t>.</w:t>
        </w:r>
      </w:ins>
      <w:ins w:id="256" w:author="Billy Mitchell" w:date="2024-07-13T00:03:00Z" w16du:dateUtc="2024-07-13T04:03:00Z">
        <w:r w:rsidR="00807561">
          <w:rPr>
            <w:bCs/>
            <w:szCs w:val="24"/>
          </w:rPr>
          <w:t>9</w:t>
        </w:r>
      </w:ins>
      <w:ins w:id="257" w:author="Billy Mitchell" w:date="2024-07-13T00:21:00Z" w16du:dateUtc="2024-07-13T04:21:00Z">
        <w:r w:rsidR="00E964CD">
          <w:rPr>
            <w:bCs/>
            <w:szCs w:val="24"/>
          </w:rPr>
          <w:t>0</w:t>
        </w:r>
      </w:ins>
      <w:ins w:id="258"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259" w:author="Billy Mitchell" w:date="2024-07-13T00:04:00Z" w16du:dateUtc="2024-07-13T04:04:00Z">
        <w:r w:rsidR="00807561">
          <w:rPr>
            <w:bCs/>
            <w:szCs w:val="24"/>
          </w:rPr>
          <w:t>235.0</w:t>
        </w:r>
      </w:ins>
      <w:ins w:id="260" w:author="Billy Mitchell" w:date="2024-07-13T00:03:00Z" w16du:dateUtc="2024-07-13T04:03:00Z">
        <w:r w:rsidR="00807561">
          <w:rPr>
            <w:bCs/>
            <w:szCs w:val="24"/>
          </w:rPr>
          <w:t>)</w:t>
        </w:r>
        <w:r w:rsidR="00807561" w:rsidRPr="00A62570">
          <w:rPr>
            <w:bCs/>
            <w:szCs w:val="24"/>
          </w:rPr>
          <w:t xml:space="preserve"> = </w:t>
        </w:r>
      </w:ins>
      <w:ins w:id="261" w:author="Billy Mitchell" w:date="2024-07-13T00:25:00Z" w16du:dateUtc="2024-07-13T04:25:00Z">
        <w:r w:rsidR="00042DD8">
          <w:rPr>
            <w:bCs/>
            <w:szCs w:val="24"/>
          </w:rPr>
          <w:t>22.9</w:t>
        </w:r>
      </w:ins>
      <w:ins w:id="262" w:author="Billy Mitchell" w:date="2024-07-13T00:03:00Z" w16du:dateUtc="2024-07-13T04:03:00Z">
        <w:r w:rsidR="00807561" w:rsidRPr="00A62570">
          <w:rPr>
            <w:bCs/>
            <w:szCs w:val="24"/>
          </w:rPr>
          <w:t xml:space="preserve">, </w:t>
        </w:r>
        <w:r w:rsidR="00807561" w:rsidRPr="00BE73D6">
          <w:rPr>
            <w:bCs/>
            <w:i/>
            <w:iCs/>
            <w:szCs w:val="24"/>
          </w:rPr>
          <w:t xml:space="preserve">p </w:t>
        </w:r>
      </w:ins>
      <w:ins w:id="263" w:author="Billy Mitchell" w:date="2024-07-13T00:04:00Z" w16du:dateUtc="2024-07-13T04:04:00Z">
        <w:r w:rsidR="00807561">
          <w:rPr>
            <w:bCs/>
            <w:szCs w:val="24"/>
          </w:rPr>
          <w:t>&lt;</w:t>
        </w:r>
      </w:ins>
      <w:ins w:id="264" w:author="Billy Mitchell" w:date="2024-07-13T00:03:00Z" w16du:dateUtc="2024-07-13T04:03:00Z">
        <w:r w:rsidR="00807561" w:rsidRPr="00A62570">
          <w:rPr>
            <w:bCs/>
            <w:szCs w:val="24"/>
          </w:rPr>
          <w:t xml:space="preserve"> 0.</w:t>
        </w:r>
      </w:ins>
      <w:ins w:id="265" w:author="Billy Mitchell" w:date="2024-07-13T00:04:00Z" w16du:dateUtc="2024-07-13T04:04:00Z">
        <w:r w:rsidR="00807561">
          <w:rPr>
            <w:bCs/>
            <w:szCs w:val="24"/>
          </w:rPr>
          <w:t>001</w:t>
        </w:r>
      </w:ins>
      <w:ins w:id="266" w:author="Billy Mitchell" w:date="2024-07-13T00:02:00Z" w16du:dateUtc="2024-07-13T04:02:00Z">
        <w:r w:rsidR="00580E79">
          <w:rPr>
            <w:szCs w:val="24"/>
          </w:rPr>
          <w:t>).</w:t>
        </w:r>
      </w:ins>
      <w:ins w:id="267" w:author="Billy Mitchell" w:date="2024-07-13T00:19:00Z" w16du:dateUtc="2024-07-13T04:19:00Z">
        <w:r w:rsidR="00E964CD">
          <w:rPr>
            <w:szCs w:val="24"/>
          </w:rPr>
          <w:t xml:space="preserve"> The same trend was observed</w:t>
        </w:r>
      </w:ins>
      <w:ins w:id="268" w:author="Billy Mitchell" w:date="2024-07-13T00:20:00Z" w16du:dateUtc="2024-07-13T04:20:00Z">
        <w:r w:rsidR="00E964CD">
          <w:rPr>
            <w:szCs w:val="24"/>
          </w:rPr>
          <w:t xml:space="preserve"> when using the self-reported intensity of individuals emotions reported by subjects</w:t>
        </w:r>
      </w:ins>
      <w:ins w:id="269" w:author="Billy Mitchell" w:date="2024-07-13T00:25:00Z" w16du:dateUtc="2024-07-13T04:25:00Z">
        <w:r w:rsidR="00042DD8">
          <w:rPr>
            <w:szCs w:val="24"/>
          </w:rPr>
          <w:t xml:space="preserve"> in a Welch’s t-test</w:t>
        </w:r>
      </w:ins>
      <w:ins w:id="270" w:author="Billy Mitchell" w:date="2024-07-13T00:20:00Z" w16du:dateUtc="2024-07-13T04:20:00Z">
        <w:r w:rsidR="00E964CD">
          <w:rPr>
            <w:szCs w:val="24"/>
          </w:rPr>
          <w:t xml:space="preserve">, though it </w:t>
        </w:r>
      </w:ins>
      <w:ins w:id="271"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272" w:author="Billy Mitchell" w:date="2024-07-13T00:22:00Z" w16du:dateUtc="2024-07-13T04:22:00Z">
        <w:r w:rsidR="00E964CD">
          <w:rPr>
            <w:bCs/>
            <w:szCs w:val="24"/>
          </w:rPr>
          <w:t>0.48</w:t>
        </w:r>
      </w:ins>
      <w:ins w:id="273"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274" w:author="Billy Mitchell" w:date="2024-07-13T00:22:00Z" w16du:dateUtc="2024-07-13T04:22:00Z">
        <w:r w:rsidR="00E964CD">
          <w:rPr>
            <w:bCs/>
            <w:szCs w:val="24"/>
          </w:rPr>
          <w:t>4</w:t>
        </w:r>
      </w:ins>
      <w:ins w:id="275" w:author="Billy Mitchell" w:date="2024-07-13T00:23:00Z" w16du:dateUtc="2024-07-13T04:23:00Z">
        <w:r w:rsidR="00E964CD">
          <w:rPr>
            <w:bCs/>
            <w:szCs w:val="24"/>
          </w:rPr>
          <w:t>7.6</w:t>
        </w:r>
      </w:ins>
      <w:ins w:id="276" w:author="Billy Mitchell" w:date="2024-07-13T00:21:00Z" w16du:dateUtc="2024-07-13T04:21:00Z">
        <w:r w:rsidR="00E964CD">
          <w:rPr>
            <w:bCs/>
            <w:szCs w:val="24"/>
          </w:rPr>
          <w:t>)</w:t>
        </w:r>
        <w:r w:rsidR="00E964CD" w:rsidRPr="00A62570">
          <w:rPr>
            <w:bCs/>
            <w:szCs w:val="24"/>
          </w:rPr>
          <w:t xml:space="preserve"> = </w:t>
        </w:r>
      </w:ins>
      <w:ins w:id="277" w:author="Billy Mitchell" w:date="2024-07-13T00:23:00Z" w16du:dateUtc="2024-07-13T04:23:00Z">
        <w:r w:rsidR="00E964CD">
          <w:rPr>
            <w:bCs/>
            <w:szCs w:val="24"/>
          </w:rPr>
          <w:t>1.82</w:t>
        </w:r>
      </w:ins>
      <w:ins w:id="278" w:author="Billy Mitchell" w:date="2024-07-13T00:21:00Z" w16du:dateUtc="2024-07-13T04:21:00Z">
        <w:r w:rsidR="00E964CD" w:rsidRPr="00A62570">
          <w:rPr>
            <w:bCs/>
            <w:szCs w:val="24"/>
          </w:rPr>
          <w:t xml:space="preserve">, </w:t>
        </w:r>
        <w:r w:rsidR="00E964CD" w:rsidRPr="00BE73D6">
          <w:rPr>
            <w:bCs/>
            <w:i/>
            <w:iCs/>
            <w:szCs w:val="24"/>
          </w:rPr>
          <w:t xml:space="preserve">p </w:t>
        </w:r>
      </w:ins>
      <w:ins w:id="279" w:author="Billy Mitchell" w:date="2024-07-13T00:23:00Z" w16du:dateUtc="2024-07-13T04:23:00Z">
        <w:r w:rsidR="00E964CD">
          <w:rPr>
            <w:bCs/>
            <w:szCs w:val="24"/>
          </w:rPr>
          <w:t>= 0.075</w:t>
        </w:r>
      </w:ins>
      <w:ins w:id="280" w:author="Billy Mitchell" w:date="2024-07-13T00:21:00Z" w16du:dateUtc="2024-07-13T04:21:00Z">
        <w:r w:rsidR="00E964CD">
          <w:rPr>
            <w:szCs w:val="24"/>
          </w:rPr>
          <w:t>)</w:t>
        </w:r>
      </w:ins>
      <w:ins w:id="281" w:author="Billy Mitchell" w:date="2024-07-13T00:24:00Z" w16du:dateUtc="2024-07-13T04:24:00Z">
        <w:r w:rsidR="00042DD8">
          <w:rPr>
            <w:szCs w:val="24"/>
          </w:rPr>
          <w:t xml:space="preserve">. </w:t>
        </w:r>
      </w:ins>
      <w:ins w:id="282"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283"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284"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285" w:author="Billy Mitchell" w:date="2024-07-13T00:28:00Z" w16du:dateUtc="2024-07-13T04:28:00Z">
        <w:r w:rsidR="00042DD8">
          <w:rPr>
            <w:szCs w:val="24"/>
          </w:rPr>
          <w:t>231</w:t>
        </w:r>
      </w:ins>
      <w:ins w:id="286"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87" w:author="Billy Mitchell" w:date="2024-07-13T00:28:00Z" w16du:dateUtc="2024-07-13T04:28:00Z">
        <w:r w:rsidR="00042DD8">
          <w:rPr>
            <w:szCs w:val="24"/>
          </w:rPr>
          <w:t>002</w:t>
        </w:r>
      </w:ins>
      <w:ins w:id="288" w:author="Billy Mitchell" w:date="2024-07-13T00:27:00Z" w16du:dateUtc="2024-07-13T04:27:00Z">
        <w:r w:rsidR="00042DD8" w:rsidRPr="00BE73D6">
          <w:rPr>
            <w:i/>
            <w:iCs/>
            <w:szCs w:val="24"/>
          </w:rPr>
          <w:t>, p</w:t>
        </w:r>
        <w:r w:rsidR="00042DD8">
          <w:rPr>
            <w:szCs w:val="24"/>
          </w:rPr>
          <w:t xml:space="preserve"> = </w:t>
        </w:r>
      </w:ins>
      <w:ins w:id="289" w:author="Billy Mitchell" w:date="2024-07-13T00:28:00Z" w16du:dateUtc="2024-07-13T04:28:00Z">
        <w:r w:rsidR="00042DD8">
          <w:rPr>
            <w:szCs w:val="24"/>
          </w:rPr>
          <w:t>0.964</w:t>
        </w:r>
      </w:ins>
      <w:ins w:id="290" w:author="Billy Mitchell" w:date="2024-07-13T00:26:00Z" w16du:dateUtc="2024-07-13T04:26:00Z">
        <w:r w:rsidR="00042DD8">
          <w:rPr>
            <w:szCs w:val="24"/>
          </w:rPr>
          <w:t>).</w:t>
        </w:r>
      </w:ins>
      <w:ins w:id="291" w:author="Billy Mitchell" w:date="2024-07-13T00:29:00Z" w16du:dateUtc="2024-07-13T04:29:00Z">
        <w:r w:rsidR="00042DD8">
          <w:rPr>
            <w:szCs w:val="24"/>
          </w:rPr>
          <w:t xml:space="preserve"> Among events in low-intensity sections, forty per</w:t>
        </w:r>
      </w:ins>
      <w:ins w:id="292"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93" w:author="Billy Mitchell" w:date="2024-07-13T00:31:00Z" w16du:dateUtc="2024-07-13T04:31:00Z">
        <w:r w:rsidR="00042DD8">
          <w:rPr>
            <w:szCs w:val="24"/>
          </w:rPr>
          <w:t>% of events were regulated via distraction. Although</w:t>
        </w:r>
      </w:ins>
      <w:ins w:id="294" w:author="Billy Mitchell" w:date="2024-07-13T00:32:00Z" w16du:dateUtc="2024-07-13T04:32:00Z">
        <w:r w:rsidR="00042DD8">
          <w:rPr>
            <w:szCs w:val="24"/>
          </w:rPr>
          <w:t xml:space="preserve"> this approach is low resolution, it at least suggests that this null relationship isn’t simply </w:t>
        </w:r>
      </w:ins>
      <w:ins w:id="295" w:author="Billy Mitchell" w:date="2024-07-13T00:33:00Z" w16du:dateUtc="2024-07-13T04:33:00Z">
        <w:r w:rsidR="00042DD8">
          <w:rPr>
            <w:szCs w:val="24"/>
          </w:rPr>
          <w:t>because our predictor (i.e., self-reported emotion intensity)</w:t>
        </w:r>
      </w:ins>
      <w:ins w:id="296" w:author="Billy Mitchell" w:date="2024-07-23T14:15:00Z" w16du:dateUtc="2024-07-23T18:15:00Z">
        <w:r w:rsidR="00A10F00">
          <w:rPr>
            <w:szCs w:val="24"/>
          </w:rPr>
          <w:t xml:space="preserve"> is a product of, rather than a precursor to, self-regulation</w:t>
        </w:r>
      </w:ins>
      <w:ins w:id="297" w:author="Billy Mitchell" w:date="2024-07-13T00:33:00Z" w16du:dateUtc="2024-07-13T04:33:00Z">
        <w:r w:rsidR="00042DD8">
          <w:rPr>
            <w:szCs w:val="24"/>
          </w:rPr>
          <w:t>.</w:t>
        </w:r>
      </w:ins>
      <w:ins w:id="298" w:author="Billy Mitchell" w:date="2024-07-13T00:32:00Z" w16du:dateUtc="2024-07-13T04:32:00Z">
        <w:r w:rsidR="00042DD8">
          <w:rPr>
            <w:szCs w:val="24"/>
          </w:rPr>
          <w:t xml:space="preserve"> </w:t>
        </w:r>
      </w:ins>
    </w:p>
    <w:p w14:paraId="245DDEE9" w14:textId="79C98AF4"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del w:id="299" w:author="Billy Mitchell" w:date="2024-07-25T21:29:00Z" w16du:dateUtc="2024-07-26T01:29:00Z">
        <w:r w:rsidRPr="008C7178" w:rsidDel="00A37600">
          <w:rPr>
            <w:szCs w:val="24"/>
          </w:rPr>
          <w:delText xml:space="preserve"> </w:delText>
        </w:r>
        <w:r w:rsidDel="00A37600">
          <w:rPr>
            <w:szCs w:val="24"/>
          </w:rPr>
          <w:delText xml:space="preserve">In other words, each standard deviation unit increase in emotional intensity yielded a -0.28 standard deviation decrease in the reported </w:delText>
        </w:r>
        <w:r w:rsidR="00CA33B1" w:rsidDel="00A37600">
          <w:rPr>
            <w:szCs w:val="24"/>
          </w:rPr>
          <w:delText>effectiveness</w:delText>
        </w:r>
        <w:r w:rsidDel="00A37600">
          <w:rPr>
            <w:szCs w:val="24"/>
          </w:rPr>
          <w:delText xml:space="preserve"> of distraction</w:delText>
        </w:r>
      </w:del>
      <w:del w:id="300" w:author="Billy Mitchell" w:date="2024-07-25T21:10:00Z" w16du:dateUtc="2024-07-26T01:10:00Z">
        <w:r w:rsidDel="00757DE0">
          <w:rPr>
            <w:szCs w:val="24"/>
          </w:rPr>
          <w:delText xml:space="preserve">, but not reappraisal, </w:delText>
        </w:r>
      </w:del>
      <w:del w:id="301" w:author="Billy Mitchell" w:date="2024-07-25T21:29:00Z" w16du:dateUtc="2024-07-26T01:29:00Z">
        <w:r w:rsidDel="00A37600">
          <w:rPr>
            <w:szCs w:val="24"/>
          </w:rPr>
          <w:delText xml:space="preserve">as an </w:delText>
        </w:r>
        <w:r w:rsidR="006021D3" w:rsidDel="00A37600">
          <w:rPr>
            <w:szCs w:val="24"/>
          </w:rPr>
          <w:delText>ER</w:delText>
        </w:r>
        <w:r w:rsidDel="00A37600">
          <w:rPr>
            <w:szCs w:val="24"/>
          </w:rPr>
          <w:delText xml:space="preserve"> strategy.</w:delText>
        </w:r>
      </w:del>
      <w:ins w:id="302" w:author="Billy Mitchell" w:date="2024-07-25T21:11:00Z" w16du:dateUtc="2024-07-26T01:11:00Z">
        <w:r w:rsidR="00757DE0">
          <w:rPr>
            <w:szCs w:val="24"/>
          </w:rPr>
          <w:t xml:space="preserve"> When respecifying the simple slopes ana</w:t>
        </w:r>
      </w:ins>
      <w:ins w:id="303" w:author="Billy Mitchell" w:date="2024-07-25T21:12:00Z" w16du:dateUtc="2024-07-26T01:12:00Z">
        <w:r w:rsidR="00757DE0">
          <w:rPr>
            <w:szCs w:val="24"/>
          </w:rPr>
          <w:t>lysis to designate intensity as the moderator, we find that reappraisal was significantly more successful than distraction at high (</w:t>
        </w:r>
      </w:ins>
      <w:ins w:id="304" w:author="Billy Mitchell" w:date="2024-07-25T21:13:00Z" w16du:dateUtc="2024-07-26T01:13:00Z">
        <w:r w:rsidR="00757DE0" w:rsidRPr="009527CE">
          <w:rPr>
            <w:i/>
            <w:iCs/>
            <w:szCs w:val="24"/>
          </w:rPr>
          <w:t>β</w:t>
        </w:r>
        <w:r w:rsidR="00757DE0" w:rsidRPr="008C7178">
          <w:rPr>
            <w:szCs w:val="24"/>
          </w:rPr>
          <w:t xml:space="preserve"> = -0</w:t>
        </w:r>
      </w:ins>
      <w:ins w:id="305" w:author="Billy Mitchell" w:date="2024-07-25T21:15:00Z" w16du:dateUtc="2024-07-26T01:15:00Z">
        <w:r w:rsidR="00757DE0">
          <w:rPr>
            <w:szCs w:val="24"/>
          </w:rPr>
          <w:t>.676</w:t>
        </w:r>
      </w:ins>
      <w:ins w:id="306"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307" w:author="Billy Mitchell" w:date="2024-07-25T21:15:00Z" w16du:dateUtc="2024-07-26T01:15:00Z">
        <w:r w:rsidR="00757DE0">
          <w:rPr>
            <w:szCs w:val="24"/>
          </w:rPr>
          <w:t>975</w:t>
        </w:r>
      </w:ins>
      <w:ins w:id="308" w:author="Billy Mitchell" w:date="2024-07-25T21:13:00Z" w16du:dateUtc="2024-07-26T01:13:00Z">
        <w:r w:rsidR="00757DE0" w:rsidRPr="008C7178">
          <w:rPr>
            <w:szCs w:val="24"/>
          </w:rPr>
          <w:t xml:space="preserve">, </w:t>
        </w:r>
      </w:ins>
      <w:ins w:id="309" w:author="Billy Mitchell" w:date="2024-07-25T21:15:00Z" w16du:dateUtc="2024-07-26T01:15:00Z">
        <w:r w:rsidR="00757DE0">
          <w:rPr>
            <w:szCs w:val="24"/>
          </w:rPr>
          <w:t>-0.377]</w:t>
        </w:r>
      </w:ins>
      <w:ins w:id="310"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311" w:author="Billy Mitchell" w:date="2024-07-25T21:15:00Z" w16du:dateUtc="2024-07-26T01:15:00Z">
        <w:r w:rsidR="00757DE0">
          <w:rPr>
            <w:szCs w:val="24"/>
          </w:rPr>
          <w:t>&lt; 0.001</w:t>
        </w:r>
      </w:ins>
      <w:ins w:id="312" w:author="Billy Mitchell" w:date="2024-07-25T21:12:00Z" w16du:dateUtc="2024-07-26T01:12:00Z">
        <w:r w:rsidR="00757DE0">
          <w:rPr>
            <w:szCs w:val="24"/>
          </w:rPr>
          <w:t>) and average (</w:t>
        </w:r>
      </w:ins>
      <w:ins w:id="313" w:author="Billy Mitchell" w:date="2024-07-25T21:13:00Z" w16du:dateUtc="2024-07-26T01:13:00Z">
        <w:r w:rsidR="00757DE0" w:rsidRPr="009527CE">
          <w:rPr>
            <w:i/>
            <w:iCs/>
            <w:szCs w:val="24"/>
          </w:rPr>
          <w:t>β</w:t>
        </w:r>
        <w:r w:rsidR="00757DE0" w:rsidRPr="008C7178">
          <w:rPr>
            <w:szCs w:val="24"/>
          </w:rPr>
          <w:t xml:space="preserve"> = -0</w:t>
        </w:r>
      </w:ins>
      <w:ins w:id="314" w:author="Billy Mitchell" w:date="2024-07-25T21:15:00Z" w16du:dateUtc="2024-07-26T01:15:00Z">
        <w:r w:rsidR="00757DE0">
          <w:rPr>
            <w:szCs w:val="24"/>
          </w:rPr>
          <w:t>.447</w:t>
        </w:r>
      </w:ins>
      <w:ins w:id="315"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316" w:author="Billy Mitchell" w:date="2024-07-25T21:15:00Z" w16du:dateUtc="2024-07-26T01:15:00Z">
        <w:r w:rsidR="00757DE0">
          <w:rPr>
            <w:szCs w:val="24"/>
          </w:rPr>
          <w:t>667</w:t>
        </w:r>
      </w:ins>
      <w:ins w:id="317" w:author="Billy Mitchell" w:date="2024-07-25T21:13:00Z" w16du:dateUtc="2024-07-26T01:13:00Z">
        <w:r w:rsidR="00757DE0" w:rsidRPr="008C7178">
          <w:rPr>
            <w:szCs w:val="24"/>
          </w:rPr>
          <w:t>, 0.</w:t>
        </w:r>
      </w:ins>
      <w:ins w:id="318" w:author="Billy Mitchell" w:date="2024-07-25T21:15:00Z" w16du:dateUtc="2024-07-26T01:15:00Z">
        <w:r w:rsidR="00757DE0">
          <w:rPr>
            <w:szCs w:val="24"/>
          </w:rPr>
          <w:t>227</w:t>
        </w:r>
      </w:ins>
      <w:ins w:id="319"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320" w:author="Billy Mitchell" w:date="2024-07-25T21:15:00Z" w16du:dateUtc="2024-07-26T01:15:00Z">
        <w:r w:rsidR="00757DE0">
          <w:rPr>
            <w:szCs w:val="24"/>
          </w:rPr>
          <w:t>&lt; 0.001</w:t>
        </w:r>
      </w:ins>
      <w:ins w:id="321" w:author="Billy Mitchell" w:date="2024-07-25T21:12:00Z" w16du:dateUtc="2024-07-26T01:12:00Z">
        <w:r w:rsidR="00757DE0">
          <w:rPr>
            <w:szCs w:val="24"/>
          </w:rPr>
          <w:t>) intensities, but not low</w:t>
        </w:r>
      </w:ins>
      <w:ins w:id="322" w:author="Billy Mitchell" w:date="2024-07-25T21:13:00Z" w16du:dateUtc="2024-07-26T01:13:00Z">
        <w:r w:rsidR="00757DE0">
          <w:rPr>
            <w:szCs w:val="24"/>
          </w:rPr>
          <w:t xml:space="preserve"> (</w:t>
        </w:r>
        <w:r w:rsidR="00757DE0" w:rsidRPr="009527CE">
          <w:rPr>
            <w:i/>
            <w:iCs/>
            <w:szCs w:val="24"/>
          </w:rPr>
          <w:t>β</w:t>
        </w:r>
        <w:r w:rsidR="00757DE0" w:rsidRPr="008C7178">
          <w:rPr>
            <w:szCs w:val="24"/>
          </w:rPr>
          <w:t xml:space="preserve"> = -0.</w:t>
        </w:r>
      </w:ins>
      <w:ins w:id="323" w:author="Billy Mitchell" w:date="2024-07-25T21:16:00Z" w16du:dateUtc="2024-07-26T01:16:00Z">
        <w:r w:rsidR="00757DE0">
          <w:rPr>
            <w:szCs w:val="24"/>
          </w:rPr>
          <w:t>218</w:t>
        </w:r>
      </w:ins>
      <w:ins w:id="324"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325" w:author="Billy Mitchell" w:date="2024-07-25T21:16:00Z" w16du:dateUtc="2024-07-26T01:16:00Z">
        <w:r w:rsidR="00757DE0">
          <w:rPr>
            <w:szCs w:val="24"/>
          </w:rPr>
          <w:t>508</w:t>
        </w:r>
      </w:ins>
      <w:ins w:id="326" w:author="Billy Mitchell" w:date="2024-07-25T21:13:00Z" w16du:dateUtc="2024-07-26T01:13:00Z">
        <w:r w:rsidR="00757DE0" w:rsidRPr="008C7178">
          <w:rPr>
            <w:szCs w:val="24"/>
          </w:rPr>
          <w:t>, 0.</w:t>
        </w:r>
      </w:ins>
      <w:ins w:id="327" w:author="Billy Mitchell" w:date="2024-07-25T21:16:00Z" w16du:dateUtc="2024-07-26T01:16:00Z">
        <w:r w:rsidR="00757DE0">
          <w:rPr>
            <w:szCs w:val="24"/>
          </w:rPr>
          <w:t>072</w:t>
        </w:r>
      </w:ins>
      <w:ins w:id="328"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 0.</w:t>
        </w:r>
      </w:ins>
      <w:ins w:id="329" w:author="Billy Mitchell" w:date="2024-07-25T21:16:00Z" w16du:dateUtc="2024-07-26T01:16:00Z">
        <w:r w:rsidR="00757DE0">
          <w:rPr>
            <w:szCs w:val="24"/>
          </w:rPr>
          <w:t>141</w:t>
        </w:r>
      </w:ins>
      <w:ins w:id="330" w:author="Billy Mitchell" w:date="2024-07-25T21:13:00Z" w16du:dateUtc="2024-07-26T01:13:00Z">
        <w:r w:rsidR="00757DE0">
          <w:rPr>
            <w:szCs w:val="24"/>
          </w:rPr>
          <w:t>)</w:t>
        </w:r>
      </w:ins>
      <w:ins w:id="331" w:author="Billy Mitchell" w:date="2024-07-25T21:12:00Z" w16du:dateUtc="2024-07-26T01:12:00Z">
        <w:r w:rsidR="00757DE0">
          <w:rPr>
            <w:szCs w:val="24"/>
          </w:rPr>
          <w:t xml:space="preserve"> intensities.</w:t>
        </w:r>
      </w:ins>
      <w:r>
        <w:rPr>
          <w:szCs w:val="24"/>
        </w:rPr>
        <w:t xml:space="preserve"> </w:t>
      </w:r>
      <w:del w:id="332" w:author="Billy Mitchell" w:date="2024-07-25T21:17:00Z" w16du:dateUtc="2024-07-26T01:17:00Z">
        <w:r w:rsidR="008F145E" w:rsidDel="00757DE0">
          <w:rPr>
            <w:szCs w:val="24"/>
          </w:rPr>
          <w:fldChar w:fldCharType="begin"/>
        </w:r>
        <w:r w:rsidR="008F145E" w:rsidDel="00757DE0">
          <w:rPr>
            <w:szCs w:val="24"/>
          </w:rPr>
          <w:delInstrText xml:space="preserve"> ADDIN ZOTERO_ITEM CSL_CITATION {"citationID":"cv557tOU","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delInstrText>
        </w:r>
        <w:r w:rsidR="008F145E" w:rsidDel="00757DE0">
          <w:rPr>
            <w:szCs w:val="24"/>
          </w:rPr>
          <w:fldChar w:fldCharType="separate"/>
        </w:r>
        <w:r w:rsidR="008F145E" w:rsidRPr="008F145E" w:rsidDel="00757DE0">
          <w:delText>(Specker et al., 2024)</w:delText>
        </w:r>
        <w:r w:rsidR="008F145E" w:rsidDel="00757DE0">
          <w:rPr>
            <w:szCs w:val="24"/>
          </w:rPr>
          <w:fldChar w:fldCharType="end"/>
        </w:r>
      </w:del>
      <w:del w:id="333" w:author="Billy Mitchell" w:date="2024-07-25T21:19:00Z" w16du:dateUtc="2024-07-26T01:19:00Z">
        <w:r w:rsidDel="00757DE0">
          <w:rPr>
            <w:szCs w:val="24"/>
          </w:rPr>
          <w:delText xml:space="preserve">Though the extant literature from comparable lab studies should motivate us to expect the efficacy of distraction to increase and reappraisal to decrease as affective intensity increases, </w:delText>
        </w:r>
        <w:r w:rsidRPr="008C7178" w:rsidDel="00757DE0">
          <w:rPr>
            <w:szCs w:val="24"/>
          </w:rPr>
          <w:delText xml:space="preserve">our </w:delText>
        </w:r>
      </w:del>
      <w:ins w:id="334" w:author="Billy Mitchell" w:date="2024-07-25T21:20:00Z" w16du:dateUtc="2024-07-26T01:20:00Z">
        <w:r w:rsidR="00757DE0">
          <w:rPr>
            <w:szCs w:val="24"/>
          </w:rPr>
          <w:t xml:space="preserve"> In traditional, experimentally</w:t>
        </w:r>
      </w:ins>
      <w:ins w:id="335" w:author="Billy Mitchell" w:date="2024-07-25T21:21:00Z" w16du:dateUtc="2024-07-26T01:21:00Z">
        <w:r w:rsidR="00757DE0">
          <w:rPr>
            <w:szCs w:val="24"/>
          </w:rPr>
          <w:t xml:space="preserve"> controlled paradigms, we often observe </w:t>
        </w:r>
        <w:r w:rsidR="00A37600">
          <w:rPr>
            <w:szCs w:val="24"/>
          </w:rPr>
          <w:t>distraction to be more effective than reappraisal at high emotion intensity</w:t>
        </w:r>
      </w:ins>
      <w:ins w:id="336" w:author="Billy Mitchell" w:date="2024-07-25T21:24:00Z" w16du:dateUtc="2024-07-26T01:24:00Z">
        <w:r w:rsidR="00A37600">
          <w:rPr>
            <w:szCs w:val="24"/>
          </w:rPr>
          <w:t xml:space="preserve"> </w:t>
        </w:r>
      </w:ins>
      <w:r w:rsidR="00A37600">
        <w:rPr>
          <w:szCs w:val="24"/>
        </w:rPr>
        <w:fldChar w:fldCharType="begin"/>
      </w:r>
      <w:r w:rsidR="00A37600">
        <w:rPr>
          <w:szCs w:val="24"/>
        </w:rPr>
        <w:instrText xml:space="preserve"> ADDIN ZOTERO_ITEM CSL_CITATION {"citationID":"DfZBWQRm","properties":{"formattedCitation":"(Sauer et al., 2016; Specker et al., 2024)","plainCitation":"(Sauer et al., 2016; Specker et al., 2024)","noteIndex":0},"citationItems":[{"id":2042,"uris":["http://zotero.org/users/6239255/items/GR9DUXWW"],"itemData":{"id":204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ins w:id="337" w:author="Billy Mitchell" w:date="2024-07-25T21:21:00Z" w16du:dateUtc="2024-07-26T01:21:00Z">
        <w:r w:rsidR="00A37600">
          <w:rPr>
            <w:szCs w:val="24"/>
          </w:rPr>
          <w:t xml:space="preserve">.  </w:t>
        </w:r>
        <w:r w:rsidR="00A37600">
          <w:rPr>
            <w:szCs w:val="24"/>
          </w:rPr>
          <w:br/>
        </w:r>
      </w:ins>
      <w:ins w:id="338" w:author="Billy Mitchell" w:date="2024-07-25T21:19:00Z" w16du:dateUtc="2024-07-26T01:19:00Z">
        <w:r w:rsidR="00757DE0">
          <w:rPr>
            <w:szCs w:val="24"/>
          </w:rPr>
          <w:t xml:space="preserve">This </w:t>
        </w:r>
      </w:ins>
      <w:r w:rsidRPr="008C7178">
        <w:rPr>
          <w:szCs w:val="24"/>
        </w:rPr>
        <w:t xml:space="preserve">data </w:t>
      </w:r>
      <w:r>
        <w:rPr>
          <w:szCs w:val="24"/>
        </w:rPr>
        <w:t>seems to document a deviation</w:t>
      </w:r>
      <w:ins w:id="339" w:author="Billy Mitchell" w:date="2024-07-25T21:27:00Z" w16du:dateUtc="2024-07-26T01:27:00Z">
        <w:r w:rsidR="00A37600">
          <w:rPr>
            <w:szCs w:val="24"/>
          </w:rPr>
          <w:t xml:space="preserve"> - that </w:t>
        </w:r>
        <w:r w:rsidR="00A37600">
          <w:rPr>
            <w:szCs w:val="24"/>
          </w:rPr>
          <w:t xml:space="preserve">distraction appeared to be less – not more –  successful than </w:t>
        </w:r>
        <w:r w:rsidR="00A37600">
          <w:rPr>
            <w:szCs w:val="24"/>
          </w:rPr>
          <w:t>reappraisal</w:t>
        </w:r>
        <w:r w:rsidR="00A37600">
          <w:rPr>
            <w:szCs w:val="24"/>
          </w:rPr>
          <w:t xml:space="preserve"> </w:t>
        </w:r>
        <w:r w:rsidR="00A37600">
          <w:rPr>
            <w:szCs w:val="24"/>
          </w:rPr>
          <w:t>-</w:t>
        </w:r>
      </w:ins>
      <w:r>
        <w:rPr>
          <w:szCs w:val="24"/>
        </w:rPr>
        <w:t xml:space="preserve"> from this pattern </w:t>
      </w:r>
      <w:ins w:id="340" w:author="Billy Mitchell" w:date="2024-07-25T21:25:00Z" w16du:dateUtc="2024-07-26T01:25:00Z">
        <w:r w:rsidR="00A37600">
          <w:rPr>
            <w:szCs w:val="24"/>
          </w:rPr>
          <w:t>when</w:t>
        </w:r>
      </w:ins>
      <w:ins w:id="341" w:author="Billy Mitchell" w:date="2024-07-25T21:26:00Z" w16du:dateUtc="2024-07-26T01:26:00Z">
        <w:r w:rsidR="00A37600">
          <w:rPr>
            <w:szCs w:val="24"/>
          </w:rPr>
          <w:t xml:space="preserve"> utilizing an observational, idiographic methodology </w:t>
        </w:r>
      </w:ins>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ins w:id="342" w:author="Billy Mitchell" w:date="2024-07-25T21:27:00Z" w16du:dateUtc="2024-07-26T01:27:00Z">
        <w:r w:rsidR="00A37600">
          <w:rPr>
            <w:szCs w:val="24"/>
          </w:rPr>
          <w:t>.</w:t>
        </w:r>
      </w:ins>
      <w:del w:id="343" w:author="Billy Mitchell" w:date="2024-07-25T21:27:00Z" w16du:dateUtc="2024-07-26T01:27:00Z">
        <w:r w:rsidDel="00A37600">
          <w:rPr>
            <w:szCs w:val="24"/>
          </w:rPr>
          <w:delText>:</w:delText>
        </w:r>
      </w:del>
      <w:r>
        <w:rPr>
          <w:szCs w:val="24"/>
        </w:rPr>
        <w:t xml:space="preserve"> </w:t>
      </w:r>
      <w:del w:id="344" w:author="Billy Mitchell" w:date="2024-07-25T21:27:00Z" w16du:dateUtc="2024-07-26T01:27:00Z">
        <w:r w:rsidDel="00A37600">
          <w:rPr>
            <w:szCs w:val="24"/>
          </w:rPr>
          <w:delText xml:space="preserve">distraction appeared to be less </w:delText>
        </w:r>
      </w:del>
      <w:del w:id="345" w:author="Billy Mitchell" w:date="2024-07-25T21:19:00Z" w16du:dateUtc="2024-07-26T01:19:00Z">
        <w:r w:rsidR="00EC2B97" w:rsidDel="00757DE0">
          <w:rPr>
            <w:szCs w:val="24"/>
          </w:rPr>
          <w:delText>–</w:delText>
        </w:r>
        <w:r w:rsidDel="00757DE0">
          <w:rPr>
            <w:szCs w:val="24"/>
          </w:rPr>
          <w:delText xml:space="preserve"> not more </w:delText>
        </w:r>
        <w:r w:rsidR="00EC2B97" w:rsidDel="00757DE0">
          <w:rPr>
            <w:szCs w:val="24"/>
          </w:rPr>
          <w:delText>–</w:delText>
        </w:r>
        <w:r w:rsidDel="00757DE0">
          <w:rPr>
            <w:szCs w:val="24"/>
          </w:rPr>
          <w:delText xml:space="preserve"> successful as affective intensity increased</w:delText>
        </w:r>
      </w:del>
      <w:del w:id="346" w:author="Billy Mitchell" w:date="2024-07-25T21:27:00Z" w16du:dateUtc="2024-07-26T01:27:00Z">
        <w:r w:rsidDel="00A37600">
          <w:rPr>
            <w:szCs w:val="24"/>
          </w:rPr>
          <w:delText>.</w:delText>
        </w:r>
      </w:del>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5A08532B" w:rsidR="008126E0" w:rsidDel="004B36C0" w:rsidRDefault="00C4054F" w:rsidP="002C6E4D">
      <w:pPr>
        <w:spacing w:after="0" w:line="480" w:lineRule="auto"/>
        <w:ind w:left="0" w:firstLine="720"/>
        <w:rPr>
          <w:del w:id="347" w:author="Billy Mitchell" w:date="2024-07-26T01:35:00Z" w16du:dateUtc="2024-07-26T05:35:00Z"/>
          <w:szCs w:val="24"/>
        </w:rPr>
      </w:pPr>
      <w:ins w:id="348" w:author="Billy Mitchell" w:date="2024-07-23T14:44:00Z" w16du:dateUtc="2024-07-23T18:44:00Z">
        <w:r>
          <w:rPr>
            <w:szCs w:val="24"/>
          </w:rPr>
          <w:t>A</w:t>
        </w:r>
      </w:ins>
      <w:del w:id="349"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350"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351" w:author="Billy Mitchell" w:date="2024-07-26T01:21:00Z" w16du:dateUtc="2024-07-26T05:21:00Z">
        <w:r w:rsidR="0012001C">
          <w:rPr>
            <w:szCs w:val="24"/>
          </w:rPr>
          <w:t>. We also found</w:t>
        </w:r>
      </w:ins>
      <w:ins w:id="352" w:author="Billy Mitchell" w:date="2024-07-23T14:54:00Z" w16du:dateUtc="2024-07-23T18:54:00Z">
        <w:r w:rsidR="00900636">
          <w:rPr>
            <w:szCs w:val="24"/>
          </w:rPr>
          <w:t xml:space="preserve"> that distraction may have been less successful at</w:t>
        </w:r>
      </w:ins>
      <w:ins w:id="353" w:author="Billy Mitchell" w:date="2024-07-26T01:21:00Z" w16du:dateUtc="2024-07-26T05:21:00Z">
        <w:r w:rsidR="0012001C">
          <w:rPr>
            <w:szCs w:val="24"/>
          </w:rPr>
          <w:t xml:space="preserve"> </w:t>
        </w:r>
        <w:r w:rsidR="0012001C">
          <w:rPr>
            <w:szCs w:val="24"/>
          </w:rPr>
          <w:lastRenderedPageBreak/>
          <w:t>regulating</w:t>
        </w:r>
      </w:ins>
      <w:ins w:id="354" w:author="Billy Mitchell" w:date="2024-07-23T14:54:00Z" w16du:dateUtc="2024-07-23T18:54:00Z">
        <w:r w:rsidR="00900636">
          <w:rPr>
            <w:szCs w:val="24"/>
          </w:rPr>
          <w:t xml:space="preserve"> higher intensit</w:t>
        </w:r>
      </w:ins>
      <w:ins w:id="355" w:author="Billy Mitchell" w:date="2024-07-26T01:21:00Z" w16du:dateUtc="2024-07-26T05:21:00Z">
        <w:r w:rsidR="0012001C">
          <w:rPr>
            <w:szCs w:val="24"/>
          </w:rPr>
          <w:t>y emotions than reappraisal</w:t>
        </w:r>
      </w:ins>
      <w:ins w:id="356" w:author="Billy Mitchell" w:date="2024-07-26T01:22:00Z" w16du:dateUtc="2024-07-26T05:22:00Z">
        <w:r w:rsidR="0012001C">
          <w:rPr>
            <w:szCs w:val="24"/>
          </w:rPr>
          <w:t xml:space="preserve"> in this specific circumstance</w:t>
        </w:r>
      </w:ins>
      <w:ins w:id="357" w:author="Billy Mitchell" w:date="2024-07-26T01:21:00Z" w16du:dateUtc="2024-07-26T05:21:00Z">
        <w:r w:rsidR="0012001C">
          <w:rPr>
            <w:szCs w:val="24"/>
          </w:rPr>
          <w:t xml:space="preserve"> – a surprising </w:t>
        </w:r>
      </w:ins>
      <w:ins w:id="358" w:author="Billy Mitchell" w:date="2024-07-26T01:22:00Z" w16du:dateUtc="2024-07-26T05:22:00Z">
        <w:r w:rsidR="0012001C">
          <w:rPr>
            <w:szCs w:val="24"/>
          </w:rPr>
          <w:t>finding given the extant literature</w:t>
        </w:r>
      </w:ins>
      <w:r w:rsidR="0000303C">
        <w:rPr>
          <w:szCs w:val="24"/>
        </w:rPr>
        <w:t xml:space="preserve">. </w:t>
      </w:r>
      <w:ins w:id="359" w:author="Billy Mitchell" w:date="2024-07-23T14:51:00Z" w16du:dateUtc="2024-07-23T18:51:00Z">
        <w:r w:rsidR="00900636">
          <w:rPr>
            <w:szCs w:val="24"/>
          </w:rPr>
          <w:t xml:space="preserve">However, lack of experimental control </w:t>
        </w:r>
      </w:ins>
      <w:ins w:id="360" w:author="Billy Mitchell" w:date="2024-07-26T01:23:00Z" w16du:dateUtc="2024-07-26T05:23:00Z">
        <w:r w:rsidR="0012001C">
          <w:rPr>
            <w:szCs w:val="24"/>
          </w:rPr>
          <w:t>limits interpret</w:t>
        </w:r>
      </w:ins>
      <w:ins w:id="361" w:author="Billy Mitchell" w:date="2024-07-26T01:24:00Z" w16du:dateUtc="2024-07-26T05:24:00Z">
        <w:r w:rsidR="000D4E5A">
          <w:rPr>
            <w:szCs w:val="24"/>
          </w:rPr>
          <w:t>ations of</w:t>
        </w:r>
      </w:ins>
      <w:ins w:id="362" w:author="Billy Mitchell" w:date="2024-07-26T01:23:00Z" w16du:dateUtc="2024-07-26T05:23:00Z">
        <w:r w:rsidR="0012001C">
          <w:rPr>
            <w:szCs w:val="24"/>
          </w:rPr>
          <w:t xml:space="preserve"> this </w:t>
        </w:r>
      </w:ins>
      <w:ins w:id="363" w:author="Billy Mitchell" w:date="2024-07-23T14:52:00Z" w16du:dateUtc="2024-07-23T18:52:00Z">
        <w:r w:rsidR="00900636">
          <w:rPr>
            <w:szCs w:val="24"/>
          </w:rPr>
          <w:t xml:space="preserve">null effect. </w:t>
        </w:r>
      </w:ins>
      <w:del w:id="364" w:author="Billy Mitchell" w:date="2024-06-03T13:09:00Z" w16du:dateUtc="2024-06-03T17:09:00Z">
        <w:r w:rsidR="00861E10" w:rsidDel="00393F57">
          <w:rPr>
            <w:szCs w:val="24"/>
          </w:rPr>
          <w:pgNum/>
        </w:r>
        <w:r w:rsidR="00861E10" w:rsidDel="00393F57">
          <w:rPr>
            <w:szCs w:val="24"/>
          </w:rPr>
          <w:delText>ilm</w:delText>
        </w:r>
      </w:del>
      <w:del w:id="365" w:author="Billy Mitchell" w:date="2024-07-23T14:51:00Z" w16du:dateUtc="2024-07-23T18:51:00Z">
        <w:r w:rsidR="004F39AA" w:rsidDel="00900636">
          <w:rPr>
            <w:szCs w:val="24"/>
          </w:rPr>
          <w:delText xml:space="preserve"> </w:delText>
        </w:r>
      </w:del>
      <w:del w:id="366"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367" w:author="Billy Mitchell" w:date="2024-07-23T14:52:00Z" w16du:dateUtc="2024-07-23T18:52:00Z">
        <w:r w:rsidR="004F39AA" w:rsidDel="00900636">
          <w:rPr>
            <w:szCs w:val="24"/>
          </w:rPr>
          <w:delText>.</w:delText>
        </w:r>
        <w:r w:rsidR="00B720B2" w:rsidRPr="008C7178" w:rsidDel="00900636">
          <w:rPr>
            <w:szCs w:val="24"/>
          </w:rPr>
          <w:delText xml:space="preserve"> </w:delText>
        </w:r>
      </w:del>
      <w:del w:id="368" w:author="Billy Mitchell" w:date="2024-07-26T01:25:00Z" w16du:dateUtc="2024-07-26T05:25:00Z">
        <w:r w:rsidR="0000303C" w:rsidDel="000D4E5A">
          <w:rPr>
            <w:szCs w:val="24"/>
          </w:rPr>
          <w:delText>As such, w</w:delText>
        </w:r>
      </w:del>
      <w:ins w:id="369" w:author="Billy Mitchell" w:date="2024-07-26T01:25:00Z" w16du:dateUtc="2024-07-26T05:25:00Z">
        <w:r w:rsidR="000D4E5A">
          <w:rPr>
            <w:szCs w:val="24"/>
          </w:rPr>
          <w:t xml:space="preserve"> W</w:t>
        </w:r>
      </w:ins>
      <w:r w:rsidR="002C6E4D">
        <w:rPr>
          <w:szCs w:val="24"/>
        </w:rPr>
        <w:t xml:space="preserve">e </w:t>
      </w:r>
      <w:r w:rsidR="0000303C">
        <w:rPr>
          <w:szCs w:val="24"/>
        </w:rPr>
        <w:t>theorized</w:t>
      </w:r>
      <w:r w:rsidR="002C6E4D">
        <w:rPr>
          <w:szCs w:val="24"/>
        </w:rPr>
        <w:t xml:space="preserve"> that participants exposed to </w:t>
      </w:r>
      <w:del w:id="370" w:author="Billy Mitchell" w:date="2024-07-26T01:26:00Z" w16du:dateUtc="2024-07-26T05:26:00Z">
        <w:r w:rsidR="002C6E4D" w:rsidDel="000D4E5A">
          <w:rPr>
            <w:szCs w:val="24"/>
          </w:rPr>
          <w:delText xml:space="preserve">similar </w:delText>
        </w:r>
      </w:del>
      <w:ins w:id="371" w:author="Billy Mitchell" w:date="2024-07-26T01:26:00Z" w16du:dateUtc="2024-07-26T05:26:00Z">
        <w:r w:rsidR="000D4E5A">
          <w:rPr>
            <w:szCs w:val="24"/>
          </w:rPr>
          <w:t xml:space="preserve">versions of the same stimuli </w:t>
        </w:r>
      </w:ins>
      <w:del w:id="372" w:author="Billy Mitchell" w:date="2024-07-26T01:26:00Z" w16du:dateUtc="2024-07-26T05:26:00Z">
        <w:r w:rsidR="002C6E4D" w:rsidDel="000D4E5A">
          <w:rPr>
            <w:szCs w:val="24"/>
          </w:rPr>
          <w:delText xml:space="preserve">information outside of the complex, multimodal environment would likely still </w:delText>
        </w:r>
      </w:del>
      <w:ins w:id="373" w:author="Billy Mitchell" w:date="2024-07-26T01:26:00Z" w16du:dateUtc="2024-07-26T05:26:00Z">
        <w:r w:rsidR="000D4E5A">
          <w:rPr>
            <w:szCs w:val="24"/>
          </w:rPr>
          <w:t xml:space="preserve">could </w:t>
        </w:r>
      </w:ins>
      <w:r w:rsidR="002C6E4D">
        <w:rPr>
          <w:szCs w:val="24"/>
        </w:rPr>
        <w:t xml:space="preserve">demonstrate </w:t>
      </w:r>
      <w:r w:rsidR="006021D3">
        <w:rPr>
          <w:szCs w:val="24"/>
        </w:rPr>
        <w:t>ER</w:t>
      </w:r>
      <w:del w:id="374"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ins w:id="375" w:author="Billy Mitchell" w:date="2024-07-26T01:26:00Z" w16du:dateUtc="2024-07-26T05:26:00Z">
        <w:r w:rsidR="000D4E5A">
          <w:rPr>
            <w:szCs w:val="24"/>
          </w:rPr>
          <w:t xml:space="preserve"> </w:t>
        </w:r>
      </w:ins>
      <w:ins w:id="376" w:author="Billy Mitchell" w:date="2024-07-26T01:28:00Z" w16du:dateUtc="2024-07-26T05:28:00Z">
        <w:r w:rsidR="000D4E5A">
          <w:rPr>
            <w:szCs w:val="24"/>
          </w:rPr>
          <w:t xml:space="preserve">if made less complicated and </w:t>
        </w:r>
      </w:ins>
      <w:ins w:id="377" w:author="Billy Mitchell" w:date="2024-07-26T01:26:00Z" w16du:dateUtc="2024-07-26T05:26:00Z">
        <w:r w:rsidR="000D4E5A">
          <w:rPr>
            <w:szCs w:val="24"/>
          </w:rPr>
          <w:t>given greater exper</w:t>
        </w:r>
      </w:ins>
      <w:ins w:id="378" w:author="Billy Mitchell" w:date="2024-07-26T01:27:00Z" w16du:dateUtc="2024-07-26T05:27:00Z">
        <w:r w:rsidR="000D4E5A">
          <w:rPr>
            <w:szCs w:val="24"/>
          </w:rPr>
          <w:t>imental control</w:t>
        </w:r>
      </w:ins>
      <w:r w:rsidR="002C6E4D">
        <w:rPr>
          <w:szCs w:val="24"/>
        </w:rPr>
        <w:t>.</w:t>
      </w:r>
      <w:r w:rsidR="00804B41">
        <w:rPr>
          <w:szCs w:val="24"/>
        </w:rPr>
        <w:t xml:space="preserve"> </w:t>
      </w:r>
      <w:moveToRangeStart w:id="379" w:author="Billy Mitchell" w:date="2024-07-26T01:32:00Z" w:name="move172849961"/>
      <w:moveTo w:id="380" w:author="Billy Mitchell" w:date="2024-07-26T01:32:00Z" w16du:dateUtc="2024-07-26T05:32:00Z">
        <w:r w:rsidR="000D4E5A">
          <w:rPr>
            <w:szCs w:val="24"/>
          </w:rPr>
          <w:t xml:space="preserve">Although using audiovisual recordings from the experience would have been ideal, we were unable to obtain permission to record such data during the previous studies. </w:t>
        </w:r>
      </w:moveTo>
      <w:moveToRangeEnd w:id="379"/>
      <w:ins w:id="381" w:author="Billy Mitchell" w:date="2024-07-26T01:32:00Z" w16du:dateUtc="2024-07-26T05:32:00Z">
        <w:r w:rsidR="000D4E5A">
          <w:rPr>
            <w:szCs w:val="24"/>
          </w:rPr>
          <w:t>Instead, w</w:t>
        </w:r>
      </w:ins>
      <w:del w:id="382" w:author="Billy Mitchell" w:date="2024-07-26T01:32:00Z" w16du:dateUtc="2024-07-26T05:32:00Z">
        <w:r w:rsidR="00804B41" w:rsidDel="000D4E5A">
          <w:rPr>
            <w:szCs w:val="24"/>
          </w:rPr>
          <w:delText>W</w:delText>
        </w:r>
      </w:del>
      <w:r w:rsidR="00804B41">
        <w:rPr>
          <w:szCs w:val="24"/>
        </w:rPr>
        <w:t xml:space="preserve">e </w:t>
      </w:r>
      <w:del w:id="383"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384" w:author="Billy Mitchell" w:date="2024-07-23T14:58:00Z" w16du:dateUtc="2024-07-23T18:58:00Z">
        <w:r w:rsidR="00900636">
          <w:rPr>
            <w:szCs w:val="24"/>
          </w:rPr>
          <w:t>ed</w:t>
        </w:r>
      </w:ins>
      <w:del w:id="385" w:author="Billy Mitchell" w:date="2024-07-23T14:58:00Z" w16du:dateUtc="2024-07-23T18:58:00Z">
        <w:r w:rsidR="00562C94" w:rsidDel="00900636">
          <w:rPr>
            <w:szCs w:val="24"/>
          </w:rPr>
          <w:delText>ing</w:delText>
        </w:r>
      </w:del>
      <w:del w:id="386" w:author="Billy Mitchell" w:date="2024-07-26T01:27:00Z" w16du:dateUtc="2024-07-26T05:27:00Z">
        <w:r w:rsidR="00562C94" w:rsidDel="000D4E5A">
          <w:rPr>
            <w:szCs w:val="24"/>
          </w:rPr>
          <w:delText xml:space="preserve"> a</w:delText>
        </w:r>
      </w:del>
      <w:r w:rsidR="00562C94">
        <w:rPr>
          <w:szCs w:val="24"/>
        </w:rPr>
        <w:t xml:space="preserve"> </w:t>
      </w:r>
      <w:r w:rsidR="002B4BE0">
        <w:rPr>
          <w:szCs w:val="24"/>
        </w:rPr>
        <w:t>decontextual</w:t>
      </w:r>
      <w:r w:rsidR="00562C94">
        <w:rPr>
          <w:szCs w:val="24"/>
        </w:rPr>
        <w:t>ized representation</w:t>
      </w:r>
      <w:ins w:id="387" w:author="Billy Mitchell" w:date="2024-07-26T01:27:00Z" w16du:dateUtc="2024-07-26T05:27:00Z">
        <w:r w:rsidR="000D4E5A">
          <w:rPr>
            <w:szCs w:val="24"/>
          </w:rPr>
          <w:t>s</w:t>
        </w:r>
      </w:ins>
      <w:r w:rsidR="00562C94">
        <w:rPr>
          <w:szCs w:val="24"/>
        </w:rPr>
        <w:t xml:space="preserve"> of </w:t>
      </w:r>
      <w:ins w:id="388" w:author="Billy Mitchell" w:date="2024-07-26T01:33:00Z" w16du:dateUtc="2024-07-26T05:33:00Z">
        <w:r w:rsidR="000D4E5A">
          <w:rPr>
            <w:szCs w:val="24"/>
          </w:rPr>
          <w:t>preliminary study</w:t>
        </w:r>
      </w:ins>
      <w:ins w:id="389" w:author="Billy Mitchell" w:date="2024-07-26T01:32:00Z" w16du:dateUtc="2024-07-26T05:32:00Z">
        <w:r w:rsidR="000D4E5A">
          <w:rPr>
            <w:szCs w:val="24"/>
          </w:rPr>
          <w:t xml:space="preserve"> </w:t>
        </w:r>
      </w:ins>
      <w:ins w:id="390" w:author="Billy Mitchell" w:date="2024-07-26T01:27:00Z" w16du:dateUtc="2024-07-26T05:27:00Z">
        <w:r w:rsidR="000D4E5A">
          <w:rPr>
            <w:szCs w:val="24"/>
          </w:rPr>
          <w:t>subject</w:t>
        </w:r>
      </w:ins>
      <w:ins w:id="391" w:author="Billy Mitchell" w:date="2024-07-26T01:32:00Z" w16du:dateUtc="2024-07-26T05:32:00Z">
        <w:r w:rsidR="000D4E5A">
          <w:rPr>
            <w:szCs w:val="24"/>
          </w:rPr>
          <w:t>s</w:t>
        </w:r>
      </w:ins>
      <w:ins w:id="392" w:author="Billy Mitchell" w:date="2024-07-26T01:27:00Z" w16du:dateUtc="2024-07-26T05:27:00Z">
        <w:r w:rsidR="000D4E5A">
          <w:rPr>
            <w:szCs w:val="24"/>
          </w:rPr>
          <w:t>’ self-reported idiographic</w:t>
        </w:r>
      </w:ins>
      <w:del w:id="393" w:author="Billy Mitchell" w:date="2024-07-26T01:27:00Z" w16du:dateUtc="2024-07-26T05:27:00Z">
        <w:r w:rsidR="00562C94" w:rsidDel="000D4E5A">
          <w:rPr>
            <w:szCs w:val="24"/>
          </w:rPr>
          <w:delText>the</w:delText>
        </w:r>
      </w:del>
      <w:r w:rsidR="00562C94">
        <w:rPr>
          <w:szCs w:val="24"/>
        </w:rPr>
        <w:t xml:space="preserve"> experience</w:t>
      </w:r>
      <w:ins w:id="394" w:author="Billy Mitchell" w:date="2024-07-26T01:27:00Z" w16du:dateUtc="2024-07-26T05:27:00Z">
        <w:r w:rsidR="000D4E5A">
          <w:rPr>
            <w:szCs w:val="24"/>
          </w:rPr>
          <w:t>s</w:t>
        </w:r>
      </w:ins>
      <w:r w:rsidR="00562C94">
        <w:rPr>
          <w:szCs w:val="24"/>
        </w:rPr>
        <w:t xml:space="preserve"> with only the </w:t>
      </w:r>
      <w:r w:rsidR="002B4BE0">
        <w:rPr>
          <w:szCs w:val="24"/>
        </w:rPr>
        <w:t>relevant information</w:t>
      </w:r>
      <w:ins w:id="395" w:author="Billy Mitchell" w:date="2024-07-26T01:27:00Z" w16du:dateUtc="2024-07-26T05:27:00Z">
        <w:r w:rsidR="000D4E5A">
          <w:rPr>
            <w:szCs w:val="24"/>
          </w:rPr>
          <w:t xml:space="preserve"> present</w:t>
        </w:r>
      </w:ins>
      <w:r w:rsidR="00562C94">
        <w:rPr>
          <w:szCs w:val="24"/>
        </w:rPr>
        <w:t xml:space="preserve"> (i.e., description of event, emotions felt, intensity of emotions)</w:t>
      </w:r>
      <w:del w:id="396" w:author="Billy Mitchell" w:date="2024-07-26T01:27:00Z" w16du:dateUtc="2024-07-26T05:27:00Z">
        <w:r w:rsidR="00D326AE" w:rsidDel="000D4E5A">
          <w:rPr>
            <w:szCs w:val="24"/>
          </w:rPr>
          <w:delText xml:space="preserve"> present</w:delText>
        </w:r>
      </w:del>
      <w:r w:rsidR="00A632A5">
        <w:rPr>
          <w:szCs w:val="24"/>
        </w:rPr>
        <w:t xml:space="preserve"> and ask</w:t>
      </w:r>
      <w:ins w:id="397" w:author="Billy Mitchell" w:date="2024-07-23T14:58:00Z" w16du:dateUtc="2024-07-23T18:58:00Z">
        <w:r w:rsidR="00900636">
          <w:rPr>
            <w:szCs w:val="24"/>
          </w:rPr>
          <w:t>ed</w:t>
        </w:r>
      </w:ins>
      <w:ins w:id="398" w:author="Billy Mitchell" w:date="2024-07-26T01:29:00Z" w16du:dateUtc="2024-07-26T05:29:00Z">
        <w:r w:rsidR="000D4E5A">
          <w:rPr>
            <w:szCs w:val="24"/>
          </w:rPr>
          <w:t xml:space="preserve"> a new sample of </w:t>
        </w:r>
      </w:ins>
      <w:del w:id="399" w:author="Billy Mitchell" w:date="2024-07-23T14:58:00Z" w16du:dateUtc="2024-07-23T18:58:00Z">
        <w:r w:rsidR="00A632A5" w:rsidDel="00900636">
          <w:rPr>
            <w:szCs w:val="24"/>
          </w:rPr>
          <w:delText xml:space="preserve">ing </w:delText>
        </w:r>
      </w:del>
      <w:r w:rsidR="00A632A5">
        <w:rPr>
          <w:szCs w:val="24"/>
        </w:rPr>
        <w:t>participants to simulate or forecast how they might self-regulate</w:t>
      </w:r>
      <w:ins w:id="400" w:author="Billy Mitchell" w:date="2024-07-23T15:02:00Z" w16du:dateUtc="2024-07-23T19:02:00Z">
        <w:r w:rsidR="008864BD">
          <w:rPr>
            <w:szCs w:val="24"/>
          </w:rPr>
          <w:t xml:space="preserve"> in the same circumstance</w:t>
        </w:r>
      </w:ins>
      <w:ins w:id="401" w:author="Billy Mitchell" w:date="2024-07-26T01:34:00Z" w16du:dateUtc="2024-07-26T05:34:00Z">
        <w:r w:rsidR="004B36C0">
          <w:rPr>
            <w:szCs w:val="24"/>
          </w:rPr>
          <w:t xml:space="preserve"> </w:t>
        </w:r>
      </w:ins>
      <w:ins w:id="402" w:author="Billy Mitchell" w:date="2024-07-26T01:35:00Z" w16du:dateUtc="2024-07-26T05:35:00Z">
        <w:r w:rsidR="004B36C0">
          <w:rPr>
            <w:szCs w:val="24"/>
          </w:rPr>
          <w:t xml:space="preserve">given the information provided </w:t>
        </w:r>
      </w:ins>
      <w:ins w:id="403" w:author="Billy Mitchell" w:date="2024-07-26T01:34:00Z" w16du:dateUtc="2024-07-26T05:34:00Z">
        <w:r w:rsidR="004B36C0">
          <w:rPr>
            <w:szCs w:val="24"/>
          </w:rPr>
          <w:t>(events available within OSF repository)</w:t>
        </w:r>
      </w:ins>
      <w:del w:id="404"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w:t>
      </w:r>
      <w:ins w:id="405" w:author="Billy Mitchell" w:date="2024-07-26T01:34:00Z" w16du:dateUtc="2024-07-26T05:34:00Z">
        <w:r w:rsidR="004B36C0">
          <w:rPr>
            <w:szCs w:val="24"/>
          </w:rPr>
          <w:t xml:space="preserve"> These subjects had no access to the regulatory behaviors subjects </w:t>
        </w:r>
        <w:proofErr w:type="gramStart"/>
        <w:r w:rsidR="004B36C0">
          <w:rPr>
            <w:szCs w:val="24"/>
          </w:rPr>
          <w:t>actually used</w:t>
        </w:r>
      </w:ins>
      <w:proofErr w:type="gramEnd"/>
      <w:r w:rsidR="002B4BE0">
        <w:rPr>
          <w:szCs w:val="24"/>
        </w:rPr>
        <w:t xml:space="preserve"> </w:t>
      </w:r>
      <w:ins w:id="406" w:author="Billy Mitchell" w:date="2024-07-23T15:02:00Z" w16du:dateUtc="2024-07-23T19:02:00Z">
        <w:r w:rsidR="008864BD">
          <w:rPr>
            <w:szCs w:val="24"/>
          </w:rPr>
          <w:t>This decontextualized manipulation of emotional exp</w:t>
        </w:r>
      </w:ins>
      <w:ins w:id="407" w:author="Billy Mitchell" w:date="2024-07-23T15:03:00Z" w16du:dateUtc="2024-07-23T19:03:00Z">
        <w:r w:rsidR="008864BD">
          <w:rPr>
            <w:szCs w:val="24"/>
          </w:rPr>
          <w:t xml:space="preserve">eriences </w:t>
        </w:r>
      </w:ins>
      <w:ins w:id="408" w:author="Billy Mitchell" w:date="2024-07-26T01:29:00Z" w16du:dateUtc="2024-07-26T05:29:00Z">
        <w:r w:rsidR="000D4E5A">
          <w:rPr>
            <w:szCs w:val="24"/>
          </w:rPr>
          <w:t xml:space="preserve">in scenarios unburdened by the complications of reality </w:t>
        </w:r>
      </w:ins>
      <w:ins w:id="409" w:author="Billy Mitchell" w:date="2024-07-23T15:03:00Z" w16du:dateUtc="2024-07-23T19:03:00Z">
        <w:r w:rsidR="008864BD">
          <w:rPr>
            <w:szCs w:val="24"/>
          </w:rPr>
          <w:t xml:space="preserve">more closely mirrors the design of a stimulus-response paradigm while retaining </w:t>
        </w:r>
      </w:ins>
      <w:ins w:id="410" w:author="Billy Mitchell" w:date="2024-07-23T15:04:00Z" w16du:dateUtc="2024-07-23T19:04:00Z">
        <w:r w:rsidR="008864BD">
          <w:rPr>
            <w:szCs w:val="24"/>
          </w:rPr>
          <w:t>much</w:t>
        </w:r>
      </w:ins>
      <w:ins w:id="411" w:author="Billy Mitchell" w:date="2024-07-23T15:03:00Z" w16du:dateUtc="2024-07-23T19:03:00Z">
        <w:r w:rsidR="008864BD">
          <w:rPr>
            <w:szCs w:val="24"/>
          </w:rPr>
          <w:t xml:space="preserve"> of the same content as the haunted house.</w:t>
        </w:r>
      </w:ins>
      <w:ins w:id="412" w:author="Billy Mitchell" w:date="2024-07-26T01:35:00Z" w16du:dateUtc="2024-07-26T05:35:00Z">
        <w:r w:rsidR="004B36C0">
          <w:rPr>
            <w:szCs w:val="24"/>
          </w:rPr>
          <w:t xml:space="preserve"> </w:t>
        </w:r>
      </w:ins>
    </w:p>
    <w:p w14:paraId="2E7F39AA" w14:textId="4FBD0C36" w:rsidR="00654027" w:rsidRDefault="002C6E4D" w:rsidP="002C6E4D">
      <w:pPr>
        <w:spacing w:after="0" w:line="480" w:lineRule="auto"/>
        <w:ind w:left="0" w:firstLine="720"/>
        <w:rPr>
          <w:szCs w:val="24"/>
        </w:rPr>
      </w:pPr>
      <w:moveFromRangeStart w:id="413" w:author="Billy Mitchell" w:date="2024-07-26T01:32:00Z" w:name="move172849961"/>
      <w:moveFrom w:id="414" w:author="Billy Mitchell" w:date="2024-07-26T01:32:00Z" w16du:dateUtc="2024-07-26T05:32:00Z">
        <w:r w:rsidDel="000D4E5A">
          <w:rPr>
            <w:szCs w:val="24"/>
          </w:rPr>
          <w:t xml:space="preserve">Although using audiovisual recordings from the experience would have been ideal, we were unable to obtain permission to record such data during </w:t>
        </w:r>
        <w:r w:rsidR="00C21522" w:rsidDel="000D4E5A">
          <w:rPr>
            <w:szCs w:val="24"/>
          </w:rPr>
          <w:t xml:space="preserve">the </w:t>
        </w:r>
        <w:r w:rsidDel="000D4E5A">
          <w:rPr>
            <w:szCs w:val="24"/>
          </w:rPr>
          <w:t xml:space="preserve">previous studies. </w:t>
        </w:r>
      </w:moveFrom>
      <w:moveFromRangeEnd w:id="413"/>
      <w:del w:id="415" w:author="Billy Mitchell" w:date="2024-07-26T01:32:00Z" w16du:dateUtc="2024-07-26T05:32:00Z">
        <w:r w:rsidDel="000D4E5A">
          <w:rPr>
            <w:szCs w:val="24"/>
          </w:rPr>
          <w:delText xml:space="preserve">However, </w:delText>
        </w:r>
        <w:r w:rsidR="00B7719A" w:rsidDel="000D4E5A">
          <w:rPr>
            <w:szCs w:val="24"/>
          </w:rPr>
          <w:delText>w</w:delText>
        </w:r>
        <w:r w:rsidDel="000D4E5A">
          <w:rPr>
            <w:szCs w:val="24"/>
          </w:rPr>
          <w:delText xml:space="preserve">e </w:delText>
        </w:r>
        <w:r w:rsidR="00D326AE" w:rsidDel="000D4E5A">
          <w:rPr>
            <w:szCs w:val="24"/>
          </w:rPr>
          <w:delText>had</w:delText>
        </w:r>
        <w:r w:rsidDel="000D4E5A">
          <w:rPr>
            <w:szCs w:val="24"/>
          </w:rPr>
          <w:delText xml:space="preserve"> access to the </w:delText>
        </w:r>
        <w:r w:rsidR="00183114" w:rsidDel="000D4E5A">
          <w:rPr>
            <w:szCs w:val="24"/>
          </w:rPr>
          <w:delText xml:space="preserve">descriptive </w:delText>
        </w:r>
        <w:r w:rsidDel="000D4E5A">
          <w:rPr>
            <w:szCs w:val="24"/>
          </w:rPr>
          <w:delText>information reported by participants who experienced these events</w:delText>
        </w:r>
        <w:r w:rsidR="00804B41" w:rsidDel="000D4E5A">
          <w:rPr>
            <w:szCs w:val="24"/>
          </w:rPr>
          <w:delText xml:space="preserve"> (i.e., their text-formatted memories of the events)</w:delText>
        </w:r>
        <w:r w:rsidDel="000D4E5A">
          <w:rPr>
            <w:szCs w:val="24"/>
          </w:rPr>
          <w:delText>.</w:delText>
        </w:r>
      </w:del>
      <w:r w:rsidR="00C21522">
        <w:rPr>
          <w:szCs w:val="24"/>
        </w:rPr>
        <w:t xml:space="preserve"> If </w:t>
      </w:r>
      <w:r w:rsidR="00804B41">
        <w:rPr>
          <w:szCs w:val="24"/>
        </w:rPr>
        <w:t>there is a difference between</w:t>
      </w:r>
      <w:r w:rsidR="00C21522">
        <w:rPr>
          <w:szCs w:val="24"/>
        </w:rPr>
        <w:t xml:space="preserve"> participants </w:t>
      </w:r>
      <w:r w:rsidR="00183114">
        <w:rPr>
          <w:szCs w:val="24"/>
        </w:rPr>
        <w:lastRenderedPageBreak/>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ins w:id="416" w:author="Billy Mitchell" w:date="2024-07-26T01:30:00Z" w16du:dateUtc="2024-07-26T05:30:00Z">
        <w:r w:rsidR="000D4E5A">
          <w:rPr>
            <w:szCs w:val="24"/>
          </w:rPr>
          <w:t xml:space="preserve"> effects that</w:t>
        </w:r>
      </w:ins>
      <w:r w:rsidR="00C21522">
        <w:rPr>
          <w:szCs w:val="24"/>
        </w:rPr>
        <w:t xml:space="preserve"> compl</w:t>
      </w:r>
      <w:ins w:id="417" w:author="Billy Mitchell" w:date="2024-07-26T01:31:00Z" w16du:dateUtc="2024-07-26T05:31:00Z">
        <w:r w:rsidR="000D4E5A">
          <w:rPr>
            <w:szCs w:val="24"/>
          </w:rPr>
          <w:t xml:space="preserve">exity and lack of control </w:t>
        </w:r>
      </w:ins>
      <w:del w:id="418" w:author="Billy Mitchell" w:date="2024-07-26T01:31:00Z" w16du:dateUtc="2024-07-26T05:31:00Z">
        <w:r w:rsidR="00C21522" w:rsidDel="000D4E5A">
          <w:rPr>
            <w:szCs w:val="24"/>
          </w:rPr>
          <w:delText xml:space="preserve">ications </w:delText>
        </w:r>
      </w:del>
      <w:del w:id="419" w:author="Billy Mitchell" w:date="2024-07-26T01:30:00Z" w16du:dateUtc="2024-07-26T05:30:00Z">
        <w:r w:rsidR="00C21522" w:rsidDel="000D4E5A">
          <w:rPr>
            <w:szCs w:val="24"/>
          </w:rPr>
          <w:delText xml:space="preserve">that </w:delText>
        </w:r>
        <w:r w:rsidR="00183114" w:rsidDel="000D4E5A">
          <w:rPr>
            <w:szCs w:val="24"/>
          </w:rPr>
          <w:delText>dynami</w:delText>
        </w:r>
      </w:del>
      <w:del w:id="420" w:author="Billy Mitchell" w:date="2024-07-26T01:31:00Z" w16du:dateUtc="2024-07-26T05:31:00Z">
        <w:r w:rsidR="00183114" w:rsidDel="000D4E5A">
          <w:rPr>
            <w:szCs w:val="24"/>
          </w:rPr>
          <w:delText>c</w:delText>
        </w:r>
        <w:r w:rsidR="00C21522" w:rsidDel="000D4E5A">
          <w:rPr>
            <w:szCs w:val="24"/>
          </w:rPr>
          <w:delText xml:space="preserve">, multimodal contexts </w:delText>
        </w:r>
      </w:del>
      <w:r w:rsidR="00C21522">
        <w:rPr>
          <w:szCs w:val="24"/>
        </w:rPr>
        <w:t>introduce</w:t>
      </w:r>
      <w:ins w:id="421" w:author="Billy Mitchell" w:date="2024-07-26T01:31:00Z" w16du:dateUtc="2024-07-26T05:31:00Z">
        <w:r w:rsidR="000D4E5A">
          <w:rPr>
            <w:szCs w:val="24"/>
          </w:rPr>
          <w:t>s</w:t>
        </w:r>
      </w:ins>
      <w:r w:rsidR="00C21522">
        <w:rPr>
          <w:szCs w:val="24"/>
        </w:rPr>
        <w:t xml:space="preserve"> to the </w:t>
      </w:r>
      <w:r w:rsidR="006021D3">
        <w:rPr>
          <w:szCs w:val="24"/>
        </w:rPr>
        <w:t>ER</w:t>
      </w:r>
      <w:r w:rsidR="00C21522">
        <w:rPr>
          <w:szCs w:val="24"/>
        </w:rPr>
        <w:t xml:space="preserve"> space.</w:t>
      </w:r>
      <w:del w:id="422" w:author="Billy Mitchell" w:date="2024-07-26T01:35:00Z" w16du:dateUtc="2024-07-26T05:35:00Z">
        <w:r w:rsidR="00C21522" w:rsidDel="004B36C0">
          <w:rPr>
            <w:szCs w:val="24"/>
          </w:rPr>
          <w:delText xml:space="preserve"> I</w:delText>
        </w:r>
        <w:r w:rsidDel="004B36C0">
          <w:rPr>
            <w:szCs w:val="24"/>
          </w:rPr>
          <w:delText>n</w:delText>
        </w:r>
        <w:r w:rsidR="00245CC6" w:rsidDel="004B36C0">
          <w:rPr>
            <w:szCs w:val="24"/>
          </w:rPr>
          <w:delText xml:space="preserve"> Study</w:delText>
        </w:r>
        <w:r w:rsidDel="004B36C0">
          <w:rPr>
            <w:szCs w:val="24"/>
          </w:rPr>
          <w:delText xml:space="preserve"> 2, a novel set of participants were presented with information about</w:delText>
        </w:r>
        <w:r w:rsidR="00B7719A" w:rsidDel="004B36C0">
          <w:rPr>
            <w:szCs w:val="24"/>
          </w:rPr>
          <w:delText xml:space="preserve"> the</w:delText>
        </w:r>
        <w:r w:rsidDel="004B36C0">
          <w:rPr>
            <w:szCs w:val="24"/>
          </w:rPr>
          <w:delText xml:space="preserve"> events</w:delText>
        </w:r>
        <w:r w:rsidR="00B7719A" w:rsidDel="004B36C0">
          <w:rPr>
            <w:szCs w:val="24"/>
          </w:rPr>
          <w:delText xml:space="preserve"> that motivated </w:delText>
        </w:r>
        <w:r w:rsidR="006021D3" w:rsidDel="004B36C0">
          <w:rPr>
            <w:szCs w:val="24"/>
          </w:rPr>
          <w:delText>ER</w:delText>
        </w:r>
        <w:r w:rsidR="00B7719A" w:rsidDel="004B36C0">
          <w:rPr>
            <w:szCs w:val="24"/>
          </w:rPr>
          <w:delText xml:space="preserve"> </w:delText>
        </w:r>
        <w:r w:rsidDel="004B36C0">
          <w:rPr>
            <w:szCs w:val="24"/>
          </w:rPr>
          <w:delText>reported by p</w:delText>
        </w:r>
        <w:r w:rsidR="005F2875" w:rsidDel="004B36C0">
          <w:rPr>
            <w:szCs w:val="24"/>
          </w:rPr>
          <w:delText>reliminary study</w:delText>
        </w:r>
        <w:r w:rsidDel="004B36C0">
          <w:rPr>
            <w:szCs w:val="24"/>
          </w:rPr>
          <w:delText xml:space="preserve"> participants</w:delText>
        </w:r>
      </w:del>
      <w:del w:id="423" w:author="Billy Mitchell" w:date="2024-07-26T01:34:00Z" w16du:dateUtc="2024-07-26T05:34:00Z">
        <w:r w:rsidR="00804B41" w:rsidDel="004B36C0">
          <w:rPr>
            <w:szCs w:val="24"/>
          </w:rPr>
          <w:delText xml:space="preserve"> (</w:delText>
        </w:r>
        <w:r w:rsidR="00EC3FBC" w:rsidDel="004B36C0">
          <w:rPr>
            <w:szCs w:val="24"/>
          </w:rPr>
          <w:delText>events available within OSF repository</w:delText>
        </w:r>
        <w:r w:rsidR="00B7719A" w:rsidDel="004B36C0">
          <w:rPr>
            <w:szCs w:val="24"/>
          </w:rPr>
          <w:delText>)</w:delText>
        </w:r>
      </w:del>
      <w:del w:id="424" w:author="Billy Mitchell" w:date="2024-07-26T01:35:00Z" w16du:dateUtc="2024-07-26T05:35:00Z">
        <w:r w:rsidR="00B7719A" w:rsidDel="004B36C0">
          <w:rPr>
            <w:szCs w:val="24"/>
          </w:rPr>
          <w:delText xml:space="preserve">, but not the regulatory behaviors participants used, </w:delText>
        </w:r>
        <w:r w:rsidDel="004B36C0">
          <w:rPr>
            <w:szCs w:val="24"/>
          </w:rPr>
          <w:delText xml:space="preserve">and asked to </w:delText>
        </w:r>
        <w:r w:rsidR="00F720C7" w:rsidDel="004B36C0">
          <w:rPr>
            <w:szCs w:val="24"/>
          </w:rPr>
          <w:delText>predict</w:delText>
        </w:r>
        <w:r w:rsidDel="004B36C0">
          <w:rPr>
            <w:szCs w:val="24"/>
          </w:rPr>
          <w:delText xml:space="preserve"> </w:delText>
        </w:r>
        <w:r w:rsidR="00F720C7" w:rsidDel="004B36C0">
          <w:rPr>
            <w:szCs w:val="24"/>
          </w:rPr>
          <w:delText xml:space="preserve">which </w:delText>
        </w:r>
        <w:r w:rsidDel="004B36C0">
          <w:rPr>
            <w:szCs w:val="24"/>
          </w:rPr>
          <w:delText xml:space="preserve">regulation strategy </w:delText>
        </w:r>
        <w:r w:rsidR="00F720C7" w:rsidDel="004B36C0">
          <w:rPr>
            <w:szCs w:val="24"/>
          </w:rPr>
          <w:delText xml:space="preserve">they would </w:delText>
        </w:r>
        <w:r w:rsidDel="004B36C0">
          <w:rPr>
            <w:szCs w:val="24"/>
          </w:rPr>
          <w:delText>employ based upon the information provided.</w:delText>
        </w:r>
      </w:del>
      <w:r>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425"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xml:space="preserve">; however, this approach had not taken into account the hierarchical nature of our observations and likely underestimates our true </w:t>
      </w:r>
      <w:r w:rsidR="005E2671">
        <w:rPr>
          <w:szCs w:val="24"/>
        </w:rPr>
        <w:lastRenderedPageBreak/>
        <w:t>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426"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427"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427"/>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428"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429" w:name="_Hlk172841870"/>
      <w:r>
        <w:rPr>
          <w:szCs w:val="24"/>
        </w:rPr>
        <w:t xml:space="preserve">The different results observed in these </w:t>
      </w:r>
      <w:r w:rsidR="00E60680">
        <w:rPr>
          <w:szCs w:val="24"/>
        </w:rPr>
        <w:t>studie</w:t>
      </w:r>
      <w:r>
        <w:rPr>
          <w:szCs w:val="24"/>
        </w:rPr>
        <w:t xml:space="preserve">s are difficult to </w:t>
      </w:r>
      <w:ins w:id="430" w:author="Billy Mitchell" w:date="2024-07-25T23:17:00Z" w16du:dateUtc="2024-07-26T03:17:00Z">
        <w:r w:rsidR="00D90875">
          <w:rPr>
            <w:szCs w:val="24"/>
          </w:rPr>
          <w:t xml:space="preserve">directly </w:t>
        </w:r>
      </w:ins>
      <w:r>
        <w:rPr>
          <w:szCs w:val="24"/>
        </w:rPr>
        <w:t xml:space="preserve">compare, though, as </w:t>
      </w:r>
      <w:r w:rsidR="004361BA">
        <w:rPr>
          <w:szCs w:val="24"/>
        </w:rPr>
        <w:t>many</w:t>
      </w:r>
      <w:r>
        <w:rPr>
          <w:szCs w:val="24"/>
        </w:rPr>
        <w:t xml:space="preserve"> features differ between the approaches. </w:t>
      </w:r>
      <w:bookmarkEnd w:id="429"/>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431" w:author="Billy Mitchell" w:date="2024-06-03T13:15:00Z" w16du:dateUtc="2024-06-03T17:15:00Z">
        <w:r w:rsidR="00231B74">
          <w:rPr>
            <w:szCs w:val="24"/>
          </w:rPr>
          <w:t>, instead prioritizing</w:t>
        </w:r>
      </w:ins>
      <w:ins w:id="432" w:author="Billy Mitchell" w:date="2024-07-23T15:11:00Z" w16du:dateUtc="2024-07-23T19:11:00Z">
        <w:r w:rsidR="00655209">
          <w:rPr>
            <w:szCs w:val="24"/>
          </w:rPr>
          <w:t xml:space="preserve"> ecological validity</w:t>
        </w:r>
      </w:ins>
      <w:ins w:id="433" w:author="Billy Mitchell" w:date="2024-07-26T01:37:00Z" w16du:dateUtc="2024-07-26T05:37:00Z">
        <w:r w:rsidR="004B36C0">
          <w:rPr>
            <w:szCs w:val="24"/>
          </w:rPr>
          <w:t xml:space="preserve"> by observing self-report after exposure</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43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43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ins w:id="438" w:author="Billy Mitchell" w:date="2024-07-26T01:40:00Z" w16du:dateUtc="2024-07-26T05:40:00Z">
        <w:r w:rsidR="004B36C0">
          <w:rPr>
            <w:szCs w:val="24"/>
          </w:rPr>
          <w:t xml:space="preserve"> due to the added complications and design decisions which reduce </w:t>
        </w:r>
      </w:ins>
      <w:ins w:id="439" w:author="Billy Mitchell" w:date="2024-07-26T01:41:00Z" w16du:dateUtc="2024-07-26T05:41:00Z">
        <w:r w:rsidR="004B36C0">
          <w:rPr>
            <w:szCs w:val="24"/>
          </w:rPr>
          <w:t>experimental control relative to similar designs</w:t>
        </w:r>
      </w:ins>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440"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proofErr w:type="gramStart"/>
      <w:r w:rsidR="00607B5A">
        <w:rPr>
          <w:bCs/>
          <w:i/>
          <w:iCs/>
          <w:szCs w:val="24"/>
        </w:rPr>
        <w:t xml:space="preserve">sd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5431609"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w:t>
      </w:r>
      <w:del w:id="441" w:author="Billy Mitchell" w:date="2024-07-26T00:11:00Z" w16du:dateUtc="2024-07-26T04:11:00Z">
        <w:r w:rsidR="007079B4" w:rsidDel="0019185B">
          <w:rPr>
            <w:szCs w:val="24"/>
          </w:rPr>
          <w:delText xml:space="preserve">slightly </w:delText>
        </w:r>
      </w:del>
      <w:r w:rsidR="007079B4">
        <w:rPr>
          <w:szCs w:val="24"/>
        </w:rPr>
        <w:t xml:space="preserve">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442"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ins w:id="443" w:author="Billy Mitchell" w:date="2024-07-26T01:43:00Z" w16du:dateUtc="2024-07-26T05:43:00Z">
        <w:r w:rsidR="004B36C0">
          <w:rPr>
            <w:szCs w:val="24"/>
          </w:rPr>
          <w:t xml:space="preserve">uncontrolled, </w:t>
        </w:r>
      </w:ins>
      <w:r w:rsidR="007B2779">
        <w:rPr>
          <w:szCs w:val="24"/>
        </w:rPr>
        <w:t xml:space="preserve">complex, </w:t>
      </w:r>
      <w:ins w:id="444" w:author="Billy Mitchell" w:date="2024-07-26T01:43:00Z" w16du:dateUtc="2024-07-26T05:43:00Z">
        <w:r w:rsidR="004B36C0">
          <w:rPr>
            <w:szCs w:val="24"/>
          </w:rPr>
          <w:t xml:space="preserve">and </w:t>
        </w:r>
      </w:ins>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64DDBD11"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445" w:author="Billy Mitchell" w:date="2024-07-13T00:40:00Z" w16du:dateUtc="2024-07-13T04:40:00Z">
        <w:r w:rsidR="00710F71">
          <w:rPr>
            <w:szCs w:val="24"/>
          </w:rPr>
          <w:t xml:space="preserve"> most of</w:t>
        </w:r>
      </w:ins>
      <w:r w:rsidR="0043784E">
        <w:rPr>
          <w:szCs w:val="24"/>
        </w:rPr>
        <w:t xml:space="preserve"> the self-report data that </w:t>
      </w:r>
      <w:proofErr w:type="gramStart"/>
      <w:r w:rsidR="0043784E">
        <w:rPr>
          <w:szCs w:val="24"/>
        </w:rPr>
        <w:t>we did collect</w:t>
      </w:r>
      <w:proofErr w:type="gramEnd"/>
      <w:r w:rsidR="0043784E">
        <w:rPr>
          <w:szCs w:val="24"/>
        </w:rPr>
        <w:t xml:space="preserve"> was captured post-exposure, not during exposure.</w:t>
      </w:r>
      <w:r w:rsidR="00034D34">
        <w:rPr>
          <w:szCs w:val="24"/>
        </w:rPr>
        <w:t xml:space="preserve"> </w:t>
      </w:r>
      <w:ins w:id="446" w:author="Billy Mitchell" w:date="2024-07-23T14:09:00Z" w16du:dateUtc="2024-07-23T18:09:00Z">
        <w:r w:rsidR="000E4249">
          <w:rPr>
            <w:szCs w:val="24"/>
          </w:rPr>
          <w:t>Thus, without manipulation, it is</w:t>
        </w:r>
      </w:ins>
      <w:ins w:id="447" w:author="Billy Mitchell" w:date="2024-07-13T00:41:00Z" w16du:dateUtc="2024-07-13T04:41:00Z">
        <w:r w:rsidR="00710F71">
          <w:rPr>
            <w:szCs w:val="24"/>
          </w:rPr>
          <w:t xml:space="preserve"> unclear whether self-reported emotion intensity</w:t>
        </w:r>
      </w:ins>
      <w:ins w:id="448" w:author="Billy Mitchell" w:date="2024-07-13T00:44:00Z" w16du:dateUtc="2024-07-13T04:44:00Z">
        <w:r w:rsidR="000A6256">
          <w:rPr>
            <w:szCs w:val="24"/>
          </w:rPr>
          <w:t xml:space="preserve"> in Study 1</w:t>
        </w:r>
      </w:ins>
      <w:ins w:id="449" w:author="Billy Mitchell" w:date="2024-07-13T00:41:00Z" w16du:dateUtc="2024-07-13T04:41:00Z">
        <w:r w:rsidR="00710F71">
          <w:rPr>
            <w:szCs w:val="24"/>
          </w:rPr>
          <w:t xml:space="preserve"> represents a precursor t</w:t>
        </w:r>
      </w:ins>
      <w:ins w:id="450" w:author="Billy Mitchell" w:date="2024-07-13T00:42:00Z" w16du:dateUtc="2024-07-13T04:42:00Z">
        <w:r w:rsidR="00710F71">
          <w:rPr>
            <w:szCs w:val="24"/>
          </w:rPr>
          <w:t xml:space="preserve">o regulation, a product of regulation, or some combination of the two. </w:t>
        </w:r>
      </w:ins>
      <w:ins w:id="451"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452" w:author="Billy Mitchell" w:date="2024-07-13T00:42:00Z" w16du:dateUtc="2024-07-13T04:42:00Z">
        <w:r w:rsidR="00710F71">
          <w:rPr>
            <w:szCs w:val="24"/>
          </w:rPr>
          <w:t xml:space="preserve">While some of our exploratory analyses suggest </w:t>
        </w:r>
      </w:ins>
      <w:ins w:id="453" w:author="Billy Mitchell" w:date="2024-07-13T00:43:00Z" w16du:dateUtc="2024-07-13T04:43:00Z">
        <w:r w:rsidR="00710F71">
          <w:rPr>
            <w:szCs w:val="24"/>
          </w:rPr>
          <w:t xml:space="preserve">that the relationship between intensity and self-regulation failed to materialize even with </w:t>
        </w:r>
      </w:ins>
      <w:ins w:id="454" w:author="Billy Mitchell" w:date="2024-07-13T00:45:00Z" w16du:dateUtc="2024-07-13T04:45:00Z">
        <w:r w:rsidR="000A6256">
          <w:rPr>
            <w:szCs w:val="24"/>
          </w:rPr>
          <w:t xml:space="preserve">stimulus </w:t>
        </w:r>
      </w:ins>
      <w:ins w:id="455" w:author="Billy Mitchell" w:date="2024-07-13T00:43:00Z" w16du:dateUtc="2024-07-13T04:43:00Z">
        <w:r w:rsidR="00710F71">
          <w:rPr>
            <w:szCs w:val="24"/>
          </w:rPr>
          <w:t>manipulation</w:t>
        </w:r>
      </w:ins>
      <w:ins w:id="456" w:author="Billy Mitchell" w:date="2024-07-23T14:10:00Z" w16du:dateUtc="2024-07-23T18:10:00Z">
        <w:r w:rsidR="000E4249">
          <w:rPr>
            <w:szCs w:val="24"/>
          </w:rPr>
          <w:t xml:space="preserve"> (i.e., using section as a predictor of regulation)</w:t>
        </w:r>
      </w:ins>
      <w:ins w:id="457" w:author="Billy Mitchell" w:date="2024-07-13T00:43:00Z" w16du:dateUtc="2024-07-13T04:43:00Z">
        <w:r w:rsidR="00710F71">
          <w:rPr>
            <w:szCs w:val="24"/>
          </w:rPr>
          <w:t xml:space="preserve">, </w:t>
        </w:r>
      </w:ins>
      <w:ins w:id="458" w:author="Billy Mitchell" w:date="2024-07-23T14:11:00Z" w16du:dateUtc="2024-07-23T18:11:00Z">
        <w:r w:rsidR="000E4249">
          <w:rPr>
            <w:szCs w:val="24"/>
          </w:rPr>
          <w:t xml:space="preserve">because of this design, </w:t>
        </w:r>
      </w:ins>
      <w:ins w:id="459" w:author="Billy Mitchell" w:date="2024-07-13T00:44:00Z" w16du:dateUtc="2024-07-13T04:44:00Z">
        <w:r w:rsidR="000A6256">
          <w:rPr>
            <w:szCs w:val="24"/>
          </w:rPr>
          <w:t>the results of Study 1 analyses</w:t>
        </w:r>
      </w:ins>
      <w:ins w:id="460" w:author="Billy Mitchell" w:date="2024-07-13T00:45:00Z" w16du:dateUtc="2024-07-13T04:45:00Z">
        <w:r w:rsidR="000A6256">
          <w:rPr>
            <w:szCs w:val="24"/>
          </w:rPr>
          <w:t xml:space="preserve"> may</w:t>
        </w:r>
      </w:ins>
      <w:ins w:id="461" w:author="Billy Mitchell" w:date="2024-07-13T01:24:00Z" w16du:dateUtc="2024-07-13T05:24:00Z">
        <w:r w:rsidR="00243C78">
          <w:rPr>
            <w:szCs w:val="24"/>
          </w:rPr>
          <w:t xml:space="preserve"> </w:t>
        </w:r>
      </w:ins>
      <w:ins w:id="462" w:author="Billy Mitchell" w:date="2024-07-23T14:11:00Z" w16du:dateUtc="2024-07-23T18:11:00Z">
        <w:r w:rsidR="000E4249">
          <w:rPr>
            <w:szCs w:val="24"/>
          </w:rPr>
          <w:t>not be conclusive</w:t>
        </w:r>
      </w:ins>
      <w:ins w:id="463" w:author="Billy Mitchell" w:date="2024-07-13T01:25:00Z" w16du:dateUtc="2024-07-13T05:25:00Z">
        <w:r w:rsidR="00243C78">
          <w:rPr>
            <w:szCs w:val="24"/>
          </w:rPr>
          <w:t>.</w:t>
        </w:r>
      </w:ins>
      <w:ins w:id="464"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
    <w:bookmarkEnd w:id="28"/>
    <w:bookmarkEnd w:id="442"/>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del w:id="465"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466" w:author="Billy Mitchell" w:date="2024-07-02T15:18:00Z" w16du:dateUtc="2024-07-02T19:18:00Z">
        <w:r w:rsidR="000F2F8D">
          <w:rPr>
            <w:szCs w:val="24"/>
          </w:rPr>
          <w:t xml:space="preserve">, </w:t>
        </w:r>
      </w:ins>
      <w:ins w:id="467" w:author="Billy Mitchell" w:date="2024-07-02T15:19:00Z" w16du:dateUtc="2024-07-02T19:19:00Z">
        <w:r w:rsidR="000F2F8D">
          <w:rPr>
            <w:szCs w:val="24"/>
          </w:rPr>
          <w:t xml:space="preserve">Marissa Ballew, </w:t>
        </w:r>
      </w:ins>
      <w:ins w:id="468" w:author="Billy Mitchell" w:date="2024-07-12T22:22:00Z" w16du:dateUtc="2024-07-13T02:22:00Z">
        <w:r w:rsidR="003E0416">
          <w:rPr>
            <w:szCs w:val="24"/>
          </w:rPr>
          <w:t xml:space="preserve">Kaitlin Dow, and </w:t>
        </w:r>
      </w:ins>
      <w:del w:id="469" w:author="Billy Mitchell" w:date="2024-07-12T22:23:00Z" w16du:dateUtc="2024-07-13T02:23:00Z">
        <w:r w:rsidR="0087748B" w:rsidRPr="003D121C" w:rsidDel="003E0416">
          <w:rPr>
            <w:szCs w:val="24"/>
          </w:rPr>
          <w:delText xml:space="preserve"> </w:delText>
        </w:r>
      </w:del>
      <w:ins w:id="470"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7876C5E4"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471" w:author="Billy Mitchell" w:date="2024-07-12T22:24:00Z" w16du:dateUtc="2024-07-13T02:24:00Z">
        <w:r w:rsidR="003E0416">
          <w:rPr>
            <w:szCs w:val="24"/>
          </w:rPr>
          <w:t>A symposi</w:t>
        </w:r>
      </w:ins>
      <w:ins w:id="472" w:author="Billy Mitchell" w:date="2024-07-12T22:25:00Z" w16du:dateUtc="2024-07-13T02:25:00Z">
        <w:r w:rsidR="003E0416">
          <w:rPr>
            <w:szCs w:val="24"/>
          </w:rPr>
          <w:t xml:space="preserve">um </w:t>
        </w:r>
      </w:ins>
      <w:ins w:id="473" w:author="Billy Mitchell" w:date="2024-07-12T22:24:00Z" w16du:dateUtc="2024-07-13T02:24:00Z">
        <w:r w:rsidR="003E0416">
          <w:rPr>
            <w:szCs w:val="24"/>
          </w:rPr>
          <w:t xml:space="preserve">containing these findings was presented </w:t>
        </w:r>
      </w:ins>
      <w:ins w:id="474"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del w:id="475" w:author="Billy Mitchell" w:date="2024-07-26T01:46:00Z" w16du:dateUtc="2024-07-26T05:46:00Z">
        <w:r w:rsidR="00672923" w:rsidDel="00895BD5">
          <w:rPr>
            <w:szCs w:val="24"/>
          </w:rPr>
          <w:delText>In Press</w:delText>
        </w:r>
      </w:del>
      <w:ins w:id="476" w:author="Billy Mitchell" w:date="2024-07-26T01:46:00Z" w16du:dateUtc="2024-07-26T05:46:00Z">
        <w:r w:rsidR="00895BD5">
          <w:rPr>
            <w:szCs w:val="24"/>
          </w:rPr>
          <w:t>2024</w:t>
        </w:r>
      </w:ins>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25281DA8" w14:textId="77777777" w:rsidR="0012001C" w:rsidRDefault="00054CD8" w:rsidP="0012001C">
      <w:pPr>
        <w:pStyle w:val="Bibliography"/>
      </w:pPr>
      <w:r>
        <w:fldChar w:fldCharType="begin"/>
      </w:r>
      <w:r w:rsidR="000E4249">
        <w:instrText xml:space="preserve"> ADDIN ZOTERO_BIBL {"uncited":[],"omitted":[],"custom":[]} CSL_BIBLIOGRAPHY </w:instrText>
      </w:r>
      <w:r>
        <w:fldChar w:fldCharType="separate"/>
      </w:r>
      <w:r w:rsidR="0012001C">
        <w:t xml:space="preserve">Aldao, A. (2013). The Future of Emotion Regulation Research: Capturing Context. </w:t>
      </w:r>
      <w:r w:rsidR="0012001C">
        <w:rPr>
          <w:i/>
          <w:iCs/>
        </w:rPr>
        <w:t>Perspectives on Psychological Science</w:t>
      </w:r>
      <w:r w:rsidR="0012001C">
        <w:t xml:space="preserve">, </w:t>
      </w:r>
      <w:r w:rsidR="0012001C">
        <w:rPr>
          <w:i/>
          <w:iCs/>
        </w:rPr>
        <w:t>8</w:t>
      </w:r>
      <w:r w:rsidR="0012001C">
        <w:t>(2), 155–172. https://doi.org/10.1177/1745691612459518</w:t>
      </w:r>
    </w:p>
    <w:p w14:paraId="0F067A4B" w14:textId="77777777" w:rsidR="0012001C" w:rsidRDefault="0012001C" w:rsidP="0012001C">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068E54EF" w14:textId="77777777" w:rsidR="0012001C" w:rsidRDefault="0012001C" w:rsidP="0012001C">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5D0575" w14:textId="77777777" w:rsidR="0012001C" w:rsidRDefault="0012001C" w:rsidP="0012001C">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14A70890" w14:textId="77777777" w:rsidR="0012001C" w:rsidRDefault="0012001C" w:rsidP="0012001C">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700327C" w14:textId="77777777" w:rsidR="0012001C" w:rsidRDefault="0012001C" w:rsidP="0012001C">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D9DA567" w14:textId="77777777" w:rsidR="0012001C" w:rsidRDefault="0012001C" w:rsidP="0012001C">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3DF1889" w14:textId="77777777" w:rsidR="0012001C" w:rsidRDefault="0012001C" w:rsidP="0012001C">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50BD41D8" w14:textId="77777777" w:rsidR="0012001C" w:rsidRDefault="0012001C" w:rsidP="0012001C">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793E1E6" w14:textId="77777777" w:rsidR="0012001C" w:rsidRDefault="0012001C" w:rsidP="0012001C">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F4DF3A5" w14:textId="77777777" w:rsidR="0012001C" w:rsidRDefault="0012001C" w:rsidP="0012001C">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7C88D887" w14:textId="77777777" w:rsidR="0012001C" w:rsidRDefault="0012001C" w:rsidP="0012001C">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8E7C036" w14:textId="77777777" w:rsidR="0012001C" w:rsidRDefault="0012001C" w:rsidP="0012001C">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DC5932F" w14:textId="77777777" w:rsidR="0012001C" w:rsidRDefault="0012001C" w:rsidP="0012001C">
      <w:pPr>
        <w:pStyle w:val="Bibliography"/>
      </w:pPr>
      <w:r>
        <w:t xml:space="preserve">Clasen, M., Andersen, M., &amp; Schjoedt, U. (2019). Adrenaline junkies and </w:t>
      </w:r>
      <w:proofErr w:type="gramStart"/>
      <w:r>
        <w:t>white-knucklers</w:t>
      </w:r>
      <w:proofErr w:type="gramEnd"/>
      <w:r>
        <w:t xml:space="preserve">_ A quantitative study of fear management in haunted house visitors. </w:t>
      </w:r>
      <w:r>
        <w:rPr>
          <w:i/>
          <w:iCs/>
        </w:rPr>
        <w:t>Poetics</w:t>
      </w:r>
      <w:r>
        <w:t xml:space="preserve">, </w:t>
      </w:r>
      <w:r>
        <w:rPr>
          <w:i/>
          <w:iCs/>
        </w:rPr>
        <w:t>73</w:t>
      </w:r>
      <w:r>
        <w:t>, 61–71. https://doi.org/10.1016/j.poetic.2019.01.002</w:t>
      </w:r>
    </w:p>
    <w:p w14:paraId="7FAC5B6B" w14:textId="77777777" w:rsidR="0012001C" w:rsidRDefault="0012001C" w:rsidP="0012001C">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123C26EA" w14:textId="77777777" w:rsidR="0012001C" w:rsidRDefault="0012001C" w:rsidP="0012001C">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8AD890B" w14:textId="77777777" w:rsidR="0012001C" w:rsidRDefault="0012001C" w:rsidP="0012001C">
      <w:pPr>
        <w:pStyle w:val="Bibliography"/>
      </w:pPr>
      <w:r>
        <w:t xml:space="preserve">De Leeuw, J. R., Gilbert, R. A., &amp; Luchterhandt, B. (2023). jsPsych: Enabling an Open-Source CollaborativeEcosystem of Behavioral Experiments. </w:t>
      </w:r>
      <w:r>
        <w:rPr>
          <w:i/>
          <w:iCs/>
        </w:rPr>
        <w:t xml:space="preserve">Journal of </w:t>
      </w:r>
      <w:proofErr w:type="gramStart"/>
      <w:r>
        <w:rPr>
          <w:i/>
          <w:iCs/>
        </w:rPr>
        <w:t>Open Source</w:t>
      </w:r>
      <w:proofErr w:type="gramEnd"/>
      <w:r>
        <w:rPr>
          <w:i/>
          <w:iCs/>
        </w:rPr>
        <w:t xml:space="preserve"> Software</w:t>
      </w:r>
      <w:r>
        <w:t xml:space="preserve">, </w:t>
      </w:r>
      <w:r>
        <w:rPr>
          <w:i/>
          <w:iCs/>
        </w:rPr>
        <w:t>8</w:t>
      </w:r>
      <w:r>
        <w:t>(85), 5351. https://doi.org/10.21105/joss.05351</w:t>
      </w:r>
    </w:p>
    <w:p w14:paraId="246F4104" w14:textId="77777777" w:rsidR="0012001C" w:rsidRDefault="0012001C" w:rsidP="0012001C">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5B1DFE02" w14:textId="77777777" w:rsidR="0012001C" w:rsidRDefault="0012001C" w:rsidP="0012001C">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28A67E7A" w14:textId="77777777" w:rsidR="0012001C" w:rsidRDefault="0012001C" w:rsidP="0012001C">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164EC971" w14:textId="77777777" w:rsidR="0012001C" w:rsidRDefault="0012001C" w:rsidP="0012001C">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792B396" w14:textId="77777777" w:rsidR="0012001C" w:rsidRDefault="0012001C" w:rsidP="0012001C">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20082E6" w14:textId="77777777" w:rsidR="0012001C" w:rsidRDefault="0012001C" w:rsidP="0012001C">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68AA5944" w14:textId="77777777" w:rsidR="0012001C" w:rsidRDefault="0012001C" w:rsidP="0012001C">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6A2F69E2" w14:textId="77777777" w:rsidR="0012001C" w:rsidRDefault="0012001C" w:rsidP="0012001C">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7FDEE53" w14:textId="77777777" w:rsidR="0012001C" w:rsidRDefault="0012001C" w:rsidP="0012001C">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3ACBD39" w14:textId="77777777" w:rsidR="0012001C" w:rsidRDefault="0012001C" w:rsidP="0012001C">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4E3E9BB" w14:textId="77777777" w:rsidR="0012001C" w:rsidRDefault="0012001C" w:rsidP="0012001C">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8A835A" w14:textId="77777777" w:rsidR="0012001C" w:rsidRDefault="0012001C" w:rsidP="0012001C">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ADDD40F" w14:textId="77777777" w:rsidR="0012001C" w:rsidRDefault="0012001C" w:rsidP="0012001C">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1B1D1E6A" w14:textId="77777777" w:rsidR="0012001C" w:rsidRDefault="0012001C" w:rsidP="0012001C">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47248F9D" w14:textId="77777777" w:rsidR="0012001C" w:rsidRDefault="0012001C" w:rsidP="0012001C">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0A66255" w14:textId="77777777" w:rsidR="0012001C" w:rsidRDefault="0012001C" w:rsidP="0012001C">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A175116" w14:textId="77777777" w:rsidR="0012001C" w:rsidRDefault="0012001C" w:rsidP="0012001C">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1B8E9CA6" w14:textId="77777777" w:rsidR="0012001C" w:rsidRDefault="0012001C" w:rsidP="0012001C">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491C561C" w14:textId="77777777" w:rsidR="0012001C" w:rsidRDefault="0012001C" w:rsidP="0012001C">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5F2046CA" w14:textId="77777777" w:rsidR="0012001C" w:rsidRDefault="0012001C" w:rsidP="0012001C">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74488C52" w14:textId="77777777" w:rsidR="0012001C" w:rsidRDefault="0012001C" w:rsidP="0012001C">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E3C16EF" w14:textId="77777777" w:rsidR="0012001C" w:rsidRDefault="0012001C" w:rsidP="0012001C">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2488D18" w14:textId="77777777" w:rsidR="0012001C" w:rsidRDefault="0012001C" w:rsidP="0012001C">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4598306" w14:textId="77777777" w:rsidR="0012001C" w:rsidRDefault="0012001C" w:rsidP="0012001C">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4496" w14:textId="77777777" w:rsidR="0012001C" w:rsidRDefault="0012001C" w:rsidP="0012001C">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3C8234E" w14:textId="77777777" w:rsidR="0012001C" w:rsidRDefault="0012001C" w:rsidP="0012001C">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0FFF47FF" w14:textId="77777777" w:rsidR="0012001C" w:rsidRDefault="0012001C" w:rsidP="0012001C">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F79C140" w14:textId="77777777" w:rsidR="0012001C" w:rsidRDefault="0012001C" w:rsidP="0012001C">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0CF79642" w14:textId="77777777" w:rsidR="0012001C" w:rsidRDefault="0012001C" w:rsidP="0012001C">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14C2BEF" w14:textId="77777777" w:rsidR="0012001C" w:rsidRDefault="0012001C" w:rsidP="0012001C">
      <w:pPr>
        <w:pStyle w:val="Bibliography"/>
      </w:pPr>
      <w:r>
        <w:t xml:space="preserve">McRae, K., &amp; Gross, J. J. (2020). Emotion regulation. </w:t>
      </w:r>
      <w:r>
        <w:rPr>
          <w:i/>
          <w:iCs/>
        </w:rPr>
        <w:t>Emotion</w:t>
      </w:r>
      <w:r>
        <w:t xml:space="preserve">, </w:t>
      </w:r>
      <w:r>
        <w:rPr>
          <w:i/>
          <w:iCs/>
        </w:rPr>
        <w:t>20</w:t>
      </w:r>
      <w:r>
        <w:t>(1), 1–9. https://doi.org/10.1037/emo0000703</w:t>
      </w:r>
    </w:p>
    <w:p w14:paraId="323E2E04" w14:textId="77777777" w:rsidR="0012001C" w:rsidRDefault="0012001C" w:rsidP="0012001C">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16782027" w14:textId="77777777" w:rsidR="0012001C" w:rsidRDefault="0012001C" w:rsidP="0012001C">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97643B3" w14:textId="77777777" w:rsidR="0012001C" w:rsidRDefault="0012001C" w:rsidP="0012001C">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690FE119" w14:textId="77777777" w:rsidR="0012001C" w:rsidRDefault="0012001C" w:rsidP="0012001C">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213B6954" w14:textId="77777777" w:rsidR="0012001C" w:rsidRDefault="0012001C" w:rsidP="0012001C">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F448EE8" w14:textId="77777777" w:rsidR="0012001C" w:rsidRDefault="0012001C" w:rsidP="0012001C">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042B60DB" w14:textId="77777777" w:rsidR="0012001C" w:rsidRDefault="0012001C" w:rsidP="0012001C">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F2F6DBB" w14:textId="77777777" w:rsidR="0012001C" w:rsidRDefault="0012001C" w:rsidP="0012001C">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29914CF1" w14:textId="77777777" w:rsidR="0012001C" w:rsidRDefault="0012001C" w:rsidP="0012001C">
      <w:pPr>
        <w:pStyle w:val="Bibliography"/>
      </w:pPr>
      <w:r>
        <w:t xml:space="preserve">R Core Team. (2022). </w:t>
      </w:r>
      <w:r>
        <w:rPr>
          <w:i/>
          <w:iCs/>
        </w:rPr>
        <w:t>R: A language and environment for statistical computing.</w:t>
      </w:r>
      <w:r>
        <w:t xml:space="preserve"> [Computer software]. </w:t>
      </w:r>
      <w:proofErr w:type="gramStart"/>
      <w:r>
        <w:t>R  Foundation</w:t>
      </w:r>
      <w:proofErr w:type="gramEnd"/>
      <w:r>
        <w:t xml:space="preserve"> for Statistical Computing. https://www.R-project.org/</w:t>
      </w:r>
    </w:p>
    <w:p w14:paraId="46418142" w14:textId="77777777" w:rsidR="0012001C" w:rsidRDefault="0012001C" w:rsidP="0012001C">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A08944C" w14:textId="77777777" w:rsidR="0012001C" w:rsidRDefault="0012001C" w:rsidP="0012001C">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62E00DA" w14:textId="77777777" w:rsidR="0012001C" w:rsidRDefault="0012001C" w:rsidP="0012001C">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DE36B7B" w14:textId="77777777" w:rsidR="0012001C" w:rsidRDefault="0012001C" w:rsidP="0012001C">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189F480B" w14:textId="77777777" w:rsidR="0012001C" w:rsidRDefault="0012001C" w:rsidP="0012001C">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https://doi.org/10.1016/j.psychres.2016.04.113</w:t>
      </w:r>
    </w:p>
    <w:p w14:paraId="319B994D" w14:textId="77777777" w:rsidR="0012001C" w:rsidRDefault="0012001C" w:rsidP="0012001C">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954E781" w14:textId="77777777" w:rsidR="0012001C" w:rsidRDefault="0012001C" w:rsidP="0012001C">
      <w:pPr>
        <w:pStyle w:val="Bibliography"/>
      </w:pPr>
      <w:r>
        <w:t xml:space="preserve">Shafir, R., Thiruchselvam, R., Suri, G., Gross, J. J., &amp; Sheppes,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0942131D" w14:textId="77777777" w:rsidR="0012001C" w:rsidRDefault="0012001C" w:rsidP="0012001C">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6E3EB71" w14:textId="77777777" w:rsidR="0012001C" w:rsidRDefault="0012001C" w:rsidP="0012001C">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0CC38D3" w14:textId="77777777" w:rsidR="0012001C" w:rsidRDefault="0012001C" w:rsidP="0012001C">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5ACCA46" w14:textId="77777777" w:rsidR="0012001C" w:rsidRDefault="0012001C" w:rsidP="0012001C">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70D8AE2D" w14:textId="77777777" w:rsidR="0012001C" w:rsidRDefault="0012001C" w:rsidP="0012001C">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439EF0E1" w14:textId="77777777" w:rsidR="0012001C" w:rsidRDefault="0012001C" w:rsidP="0012001C">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38BBD62" w14:textId="77777777" w:rsidR="0012001C" w:rsidRDefault="0012001C" w:rsidP="0012001C">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62ED23AE" w14:textId="77777777" w:rsidR="0012001C" w:rsidRDefault="0012001C" w:rsidP="0012001C">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3E7EA433" w14:textId="77777777" w:rsidR="0012001C" w:rsidRDefault="0012001C" w:rsidP="0012001C">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B6E1823" w14:textId="77777777" w:rsidR="0012001C" w:rsidRDefault="0012001C" w:rsidP="0012001C">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9A0C7DC" w14:textId="77777777" w:rsidR="0012001C" w:rsidRDefault="0012001C" w:rsidP="0012001C">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8203842" w14:textId="77777777" w:rsidR="0012001C" w:rsidRDefault="0012001C" w:rsidP="0012001C">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671B270C" w14:textId="77777777" w:rsidR="0012001C" w:rsidRDefault="0012001C" w:rsidP="0012001C">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7B5E6DB" w14:textId="77777777" w:rsidR="0012001C" w:rsidRDefault="0012001C" w:rsidP="0012001C">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661DD3" w14:textId="77777777" w:rsidR="0012001C" w:rsidRDefault="0012001C" w:rsidP="0012001C">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092FF52" w14:textId="77777777" w:rsidR="0012001C" w:rsidRDefault="0012001C" w:rsidP="0012001C">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259B432" w14:textId="77777777" w:rsidR="0012001C" w:rsidRDefault="0012001C" w:rsidP="0012001C">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662BFFA" w14:textId="77777777" w:rsidR="0012001C" w:rsidRDefault="0012001C" w:rsidP="0012001C">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356B9D2F" w14:textId="77777777" w:rsidR="0012001C" w:rsidRDefault="0012001C" w:rsidP="0012001C">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C79D2DC" w14:textId="77777777" w:rsidR="0012001C" w:rsidRDefault="0012001C" w:rsidP="0012001C">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89B4A5D" w14:textId="77777777" w:rsidR="0012001C" w:rsidRDefault="0012001C" w:rsidP="0012001C">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880C926" w14:textId="77777777" w:rsidR="0012001C" w:rsidRDefault="0012001C" w:rsidP="0012001C">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FB177D7" w14:textId="77777777" w:rsidR="0012001C" w:rsidRDefault="0012001C" w:rsidP="0012001C">
      <w:pPr>
        <w:pStyle w:val="Bibliography"/>
      </w:pPr>
      <w:r>
        <w:t xml:space="preserve">Zhang, Z., &amp; Mai, Y. (2019). </w:t>
      </w:r>
      <w:r>
        <w:rPr>
          <w:i/>
          <w:iCs/>
        </w:rPr>
        <w:t>WebPower: Basic and Advanced Statistical Power Analysis</w:t>
      </w:r>
      <w:r>
        <w:t xml:space="preserve"> (0.5) [R]. https://CRAN.R-project.org/package=WebPower</w:t>
      </w:r>
    </w:p>
    <w:p w14:paraId="1B96A437" w14:textId="2F1905B1"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47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47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gramStart"/>
      <w:r w:rsidRPr="00804B41">
        <w:rPr>
          <w:szCs w:val="24"/>
        </w:rPr>
        <w:t>every one</w:t>
      </w:r>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AA1DBD" w14:textId="77777777" w:rsidR="00694BC6" w:rsidRDefault="00694BC6">
      <w:pPr>
        <w:spacing w:after="0" w:line="240" w:lineRule="auto"/>
      </w:pPr>
      <w:r>
        <w:separator/>
      </w:r>
    </w:p>
  </w:endnote>
  <w:endnote w:type="continuationSeparator" w:id="0">
    <w:p w14:paraId="279C29E5" w14:textId="77777777" w:rsidR="00694BC6" w:rsidRDefault="00694BC6">
      <w:pPr>
        <w:spacing w:after="0" w:line="240" w:lineRule="auto"/>
      </w:pPr>
      <w:r>
        <w:continuationSeparator/>
      </w:r>
    </w:p>
  </w:endnote>
  <w:endnote w:type="continuationNotice" w:id="1">
    <w:p w14:paraId="74742B98" w14:textId="77777777" w:rsidR="00694BC6" w:rsidRDefault="00694B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0B966E" w14:textId="77777777" w:rsidR="00694BC6" w:rsidRDefault="00694BC6">
      <w:pPr>
        <w:spacing w:after="0" w:line="240" w:lineRule="auto"/>
      </w:pPr>
      <w:r>
        <w:separator/>
      </w:r>
    </w:p>
  </w:footnote>
  <w:footnote w:type="continuationSeparator" w:id="0">
    <w:p w14:paraId="1145A84C" w14:textId="77777777" w:rsidR="00694BC6" w:rsidRDefault="00694BC6">
      <w:pPr>
        <w:spacing w:after="0" w:line="240" w:lineRule="auto"/>
      </w:pPr>
      <w:r>
        <w:continuationSeparator/>
      </w:r>
    </w:p>
  </w:footnote>
  <w:footnote w:type="continuationNotice" w:id="1">
    <w:p w14:paraId="5C35522E" w14:textId="77777777" w:rsidR="00694BC6" w:rsidRDefault="00694BC6">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435" w:name="_Hlk150804466"/>
      <w:r>
        <w:rPr>
          <w:szCs w:val="24"/>
        </w:rPr>
        <w:t xml:space="preserve">The haunted house has a limited seasonal run time, and we cannot </w:t>
      </w:r>
      <w:del w:id="436" w:author="Billy Mitchell" w:date="2024-07-23T15:12:00Z" w16du:dateUtc="2024-07-23T19:12:00Z">
        <w:r w:rsidDel="00655209">
          <w:rPr>
            <w:szCs w:val="24"/>
          </w:rPr>
          <w:delText>experimentally manipulate</w:delText>
        </w:r>
      </w:del>
      <w:ins w:id="437"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43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9185B"/>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29F3"/>
    <w:rsid w:val="00345FE2"/>
    <w:rsid w:val="00354B3D"/>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30CF"/>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472A"/>
    <w:rsid w:val="006660F3"/>
    <w:rsid w:val="006725C8"/>
    <w:rsid w:val="00672923"/>
    <w:rsid w:val="0067300A"/>
    <w:rsid w:val="00673E31"/>
    <w:rsid w:val="00673E56"/>
    <w:rsid w:val="006754EA"/>
    <w:rsid w:val="0067591E"/>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1545"/>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79</Pages>
  <Words>58859</Words>
  <Characters>335498</Characters>
  <Application>Microsoft Office Word</Application>
  <DocSecurity>0</DocSecurity>
  <Lines>2795</Lines>
  <Paragraphs>787</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9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1</cp:revision>
  <cp:lastPrinted>2024-03-25T21:20:00Z</cp:lastPrinted>
  <dcterms:created xsi:type="dcterms:W3CDTF">2024-03-25T21:16:00Z</dcterms:created>
  <dcterms:modified xsi:type="dcterms:W3CDTF">2024-07-2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SYT0KZ"/&gt;&lt;style id="http://www.zotero.org/styles/apa" locale="en-US" hasBibliography="1" bibliographyStyleHasBeenSet="1"/&gt;&lt;prefs&gt;&lt;pref name="fieldType" value="Field"/&gt;&lt;/prefs&gt;&lt;/data&gt;</vt:lpwstr>
  </property>
</Properties>
</file>